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C09C24" w14:textId="77777777" w:rsidR="00784AB0" w:rsidRDefault="00784AB0"/>
    <w:p w14:paraId="6A32C8D3" w14:textId="77777777" w:rsidR="00983A34" w:rsidRDefault="00983A34"/>
    <w:p w14:paraId="394F25E3" w14:textId="650259E9" w:rsidR="00983A34" w:rsidRDefault="008B3C2A" w:rsidP="008B3C2A">
      <w:pPr>
        <w:tabs>
          <w:tab w:val="left" w:pos="5625"/>
        </w:tabs>
      </w:pPr>
      <w:r>
        <w:tab/>
      </w:r>
    </w:p>
    <w:p w14:paraId="2C6D4A23" w14:textId="77777777" w:rsidR="00983A34" w:rsidRDefault="00983A34" w:rsidP="00983A34">
      <w:pPr>
        <w:jc w:val="center"/>
      </w:pPr>
    </w:p>
    <w:p w14:paraId="77C1DDEE" w14:textId="77777777" w:rsidR="00983A34" w:rsidRDefault="00983A34" w:rsidP="00983A34">
      <w:pPr>
        <w:jc w:val="center"/>
      </w:pPr>
    </w:p>
    <w:p w14:paraId="636BDCA9" w14:textId="77777777" w:rsidR="00983A34" w:rsidRDefault="00983A34" w:rsidP="00983A34">
      <w:pPr>
        <w:jc w:val="center"/>
      </w:pPr>
    </w:p>
    <w:p w14:paraId="3BFD1A22" w14:textId="77777777" w:rsidR="00983A34" w:rsidRDefault="00983A34" w:rsidP="00983A34">
      <w:pPr>
        <w:jc w:val="center"/>
      </w:pPr>
    </w:p>
    <w:p w14:paraId="77E062EA" w14:textId="77777777" w:rsidR="009B3716" w:rsidRDefault="009B3716" w:rsidP="00983A34">
      <w:pPr>
        <w:jc w:val="center"/>
      </w:pPr>
    </w:p>
    <w:p w14:paraId="763F9FAB" w14:textId="77777777" w:rsidR="00983A34" w:rsidRDefault="00983A34" w:rsidP="00983A34">
      <w:pPr>
        <w:jc w:val="center"/>
      </w:pPr>
    </w:p>
    <w:p w14:paraId="01DD5C49" w14:textId="77777777" w:rsidR="00983A34" w:rsidRDefault="00983A34" w:rsidP="00983A34">
      <w:pPr>
        <w:jc w:val="center"/>
      </w:pPr>
    </w:p>
    <w:p w14:paraId="242A050F" w14:textId="77777777" w:rsidR="00983A34" w:rsidRDefault="00983A34" w:rsidP="00983A34">
      <w:pPr>
        <w:jc w:val="center"/>
      </w:pPr>
    </w:p>
    <w:p w14:paraId="7B10CE30" w14:textId="77777777" w:rsidR="00983A34" w:rsidRDefault="00162911" w:rsidP="00983A34">
      <w:pPr>
        <w:pStyle w:val="CCISTitleAppendix"/>
      </w:pPr>
      <w:r>
        <w:t xml:space="preserve">Title of Research </w:t>
      </w:r>
      <w:r w:rsidR="00C52EAF">
        <w:t xml:space="preserve">Proposal </w:t>
      </w:r>
      <w:r>
        <w:t>[English]</w:t>
      </w:r>
    </w:p>
    <w:p w14:paraId="4EC3120E" w14:textId="77777777" w:rsidR="00162911" w:rsidRDefault="00162911" w:rsidP="00DB0524">
      <w:pPr>
        <w:pStyle w:val="CCISTitleAppendix"/>
        <w:spacing w:before="360" w:after="360"/>
      </w:pPr>
      <w:r>
        <w:t>Title of Research Proposal [Arabic]</w:t>
      </w:r>
    </w:p>
    <w:p w14:paraId="2C987E6D" w14:textId="77777777" w:rsidR="006525B6" w:rsidRDefault="006525B6" w:rsidP="00983A34">
      <w:pPr>
        <w:pStyle w:val="CCISTitleAppendix"/>
      </w:pPr>
    </w:p>
    <w:p w14:paraId="7136DF2E" w14:textId="77777777" w:rsidR="009B3716" w:rsidRDefault="009B3716" w:rsidP="00983A34">
      <w:pPr>
        <w:pStyle w:val="CCISTitleAppendix"/>
      </w:pPr>
    </w:p>
    <w:p w14:paraId="611CE1C4" w14:textId="77777777" w:rsidR="006525B6" w:rsidRDefault="00EF0056" w:rsidP="00162911">
      <w:pPr>
        <w:pStyle w:val="CCISAffilation"/>
      </w:pPr>
      <w:r>
        <w:t>Student</w:t>
      </w:r>
      <w:r w:rsidR="00346A54">
        <w:t xml:space="preserve"> </w:t>
      </w:r>
      <w:r w:rsidR="00162911">
        <w:t xml:space="preserve">Full </w:t>
      </w:r>
      <w:r w:rsidR="006525B6">
        <w:t>Name</w:t>
      </w:r>
    </w:p>
    <w:p w14:paraId="2C0E185C" w14:textId="77777777" w:rsidR="00B336D8" w:rsidRDefault="00B336D8" w:rsidP="00162911">
      <w:pPr>
        <w:pStyle w:val="CCISAffilation"/>
      </w:pPr>
      <w:r>
        <w:t>Student ID</w:t>
      </w:r>
    </w:p>
    <w:p w14:paraId="33C95A70" w14:textId="77777777" w:rsidR="00346A54" w:rsidRDefault="00346A54" w:rsidP="00162911">
      <w:pPr>
        <w:pStyle w:val="CCISAffilation"/>
      </w:pPr>
      <w:r>
        <w:t xml:space="preserve">Email Address </w:t>
      </w:r>
    </w:p>
    <w:p w14:paraId="4E9F4C6F" w14:textId="77777777" w:rsidR="006525B6" w:rsidRDefault="006525B6" w:rsidP="00983A34">
      <w:pPr>
        <w:pStyle w:val="CCISTitleAppendix"/>
      </w:pPr>
    </w:p>
    <w:p w14:paraId="50441EAE" w14:textId="77777777" w:rsidR="00E3126F" w:rsidRDefault="00346A54" w:rsidP="00346A54">
      <w:pPr>
        <w:pStyle w:val="CCISAffilation"/>
      </w:pPr>
      <w:r>
        <w:t xml:space="preserve">Advisor(s) </w:t>
      </w:r>
    </w:p>
    <w:p w14:paraId="6059E9AD" w14:textId="77777777" w:rsidR="006525B6" w:rsidRDefault="00E3126F" w:rsidP="00346A54">
      <w:pPr>
        <w:pStyle w:val="CCISAffilation"/>
      </w:pPr>
      <w:r>
        <w:t xml:space="preserve">Advisor </w:t>
      </w:r>
      <w:r w:rsidR="00346A54">
        <w:t>Full Name</w:t>
      </w:r>
    </w:p>
    <w:p w14:paraId="74668456" w14:textId="77777777" w:rsidR="009B3716" w:rsidRDefault="009B3716" w:rsidP="00346A54">
      <w:pPr>
        <w:pStyle w:val="CCISAffilation"/>
      </w:pPr>
    </w:p>
    <w:p w14:paraId="1BEFC610" w14:textId="77777777" w:rsidR="009B3716" w:rsidRDefault="009B3716" w:rsidP="00346A54">
      <w:pPr>
        <w:pStyle w:val="CCISAffilation"/>
      </w:pPr>
    </w:p>
    <w:p w14:paraId="588E202A" w14:textId="77777777" w:rsidR="009B3716" w:rsidRDefault="009B3716" w:rsidP="00983A34">
      <w:pPr>
        <w:pStyle w:val="CCISTitleAppendix"/>
      </w:pPr>
    </w:p>
    <w:p w14:paraId="5F74C89E" w14:textId="77777777" w:rsidR="006525B6" w:rsidRDefault="006525B6" w:rsidP="00983A34">
      <w:pPr>
        <w:pStyle w:val="CCISTitleAppendix"/>
      </w:pPr>
    </w:p>
    <w:p w14:paraId="491DD173" w14:textId="77777777" w:rsidR="006525B6" w:rsidRDefault="006525B6" w:rsidP="00983A34">
      <w:pPr>
        <w:pStyle w:val="CCISTitleAppendix"/>
      </w:pPr>
    </w:p>
    <w:p w14:paraId="17F911C1" w14:textId="77777777" w:rsidR="00162911" w:rsidRDefault="00162911" w:rsidP="00983A34">
      <w:pPr>
        <w:pStyle w:val="CCISTitleAppendix"/>
      </w:pPr>
    </w:p>
    <w:p w14:paraId="492ADEF2" w14:textId="77777777" w:rsidR="009B3716" w:rsidRDefault="009B3716" w:rsidP="00983A34">
      <w:pPr>
        <w:pStyle w:val="CCISTitleAppendix"/>
      </w:pPr>
    </w:p>
    <w:p w14:paraId="0CB7CED9" w14:textId="77777777" w:rsidR="009B3716" w:rsidRDefault="009B3716" w:rsidP="00983A34">
      <w:pPr>
        <w:pStyle w:val="CCISTitleAppendix"/>
      </w:pPr>
    </w:p>
    <w:p w14:paraId="028701A6" w14:textId="77777777" w:rsidR="009B3716" w:rsidRDefault="009B3716" w:rsidP="00983A34">
      <w:pPr>
        <w:pStyle w:val="CCISTitleAppendix"/>
      </w:pPr>
    </w:p>
    <w:p w14:paraId="1056F43B" w14:textId="77777777" w:rsidR="009B3716" w:rsidRDefault="009B3716" w:rsidP="00983A34">
      <w:pPr>
        <w:pStyle w:val="CCISTitleAppendix"/>
      </w:pPr>
    </w:p>
    <w:p w14:paraId="72E43461" w14:textId="77777777" w:rsidR="009B3716" w:rsidRDefault="009B3716" w:rsidP="009B3716">
      <w:pPr>
        <w:pStyle w:val="CCISAffilation"/>
      </w:pPr>
      <w:r>
        <w:t>[First/Second Semester]</w:t>
      </w:r>
    </w:p>
    <w:p w14:paraId="37BA5FE1" w14:textId="77777777" w:rsidR="00162911" w:rsidRDefault="00162911" w:rsidP="00162911">
      <w:pPr>
        <w:pStyle w:val="CCISAffilation"/>
      </w:pPr>
      <w:r>
        <w:t>[Date Hijri dd/mm/</w:t>
      </w:r>
      <w:proofErr w:type="spellStart"/>
      <w:r>
        <w:t>yyyy</w:t>
      </w:r>
      <w:proofErr w:type="spellEnd"/>
      <w:r>
        <w:t>]</w:t>
      </w:r>
    </w:p>
    <w:p w14:paraId="03FD1149" w14:textId="77777777" w:rsidR="00162911" w:rsidRDefault="00162911" w:rsidP="00162911">
      <w:pPr>
        <w:pStyle w:val="CCISAffilation"/>
      </w:pPr>
      <w:r>
        <w:t xml:space="preserve">[Date </w:t>
      </w:r>
      <w:r w:rsidR="009B3716">
        <w:t>Gregorian</w:t>
      </w:r>
      <w:r>
        <w:t xml:space="preserve"> dd/mm/</w:t>
      </w:r>
      <w:proofErr w:type="spellStart"/>
      <w:r>
        <w:t>yyyy</w:t>
      </w:r>
      <w:proofErr w:type="spellEnd"/>
      <w:r>
        <w:t xml:space="preserve">] </w:t>
      </w:r>
    </w:p>
    <w:p w14:paraId="1E8CC921" w14:textId="77777777" w:rsidR="0000388D" w:rsidRDefault="00214331" w:rsidP="00162911">
      <w:pPr>
        <w:pStyle w:val="CCISAffilation"/>
      </w:pPr>
      <w:r>
        <w:rPr>
          <w:noProof/>
          <w:lang w:val="en-IN" w:eastAsia="en-IN"/>
        </w:rPr>
        <mc:AlternateContent>
          <mc:Choice Requires="wps">
            <w:drawing>
              <wp:anchor distT="0" distB="0" distL="114300" distR="114300" simplePos="0" relativeHeight="251660288" behindDoc="0" locked="0" layoutInCell="1" allowOverlap="1" wp14:anchorId="3D42094B" wp14:editId="296B4D1A">
                <wp:simplePos x="0" y="0"/>
                <wp:positionH relativeFrom="column">
                  <wp:posOffset>194310</wp:posOffset>
                </wp:positionH>
                <wp:positionV relativeFrom="paragraph">
                  <wp:posOffset>478155</wp:posOffset>
                </wp:positionV>
                <wp:extent cx="5781675" cy="533400"/>
                <wp:effectExtent l="57150" t="19050" r="85725" b="95250"/>
                <wp:wrapNone/>
                <wp:docPr id="2" name="Rectangle 2"/>
                <wp:cNvGraphicFramePr/>
                <a:graphic xmlns:a="http://schemas.openxmlformats.org/drawingml/2006/main">
                  <a:graphicData uri="http://schemas.microsoft.com/office/word/2010/wordprocessingShape">
                    <wps:wsp>
                      <wps:cNvSpPr/>
                      <wps:spPr>
                        <a:xfrm>
                          <a:off x="0" y="0"/>
                          <a:ext cx="5781675" cy="533400"/>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0CBEF0D5" w14:textId="77777777" w:rsidR="00214331" w:rsidRPr="00214331" w:rsidRDefault="00214331" w:rsidP="00214331">
                            <w:pPr>
                              <w:jc w:val="center"/>
                              <w:rPr>
                                <w:color w:val="FF0000"/>
                              </w:rPr>
                            </w:pPr>
                            <w:r w:rsidRPr="00214331">
                              <w:rPr>
                                <w:color w:val="FF0000"/>
                              </w:rPr>
                              <w:t xml:space="preserve">Hint: Max number of pages for all proposal is 25 pages including referenc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26" style="position:absolute;left:0;text-align:left;margin-left:15.3pt;margin-top:37.65pt;width:455.25pt;height:42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" fillcolor="#4f81bd [3204]" strokecolor="#4579b8 [3044]">
                <v:fill color2="#a7bfde [1620]" rotate="t" angle="180" focus="100%" type="gradient">
                  <o:fill v:ext="view" type="gradientUnscaled"/>
                </v:fill>
                <v:shadow on="t" color="black" opacity="22937f" origin=",.5" offset="0,.63889mm"/>
                <v:textbox>
                  <w:txbxContent>
                    <w:p w:rsidR="00214331" w:rsidRPr="00214331" w:rsidRDefault="00214331" w:rsidP="00214331">
                      <w:pPr>
                        <w:jc w:val="center"/>
                        <w:rPr>
                          <w:color w:val="FF0000"/>
                        </w:rPr>
                      </w:pPr>
                      <w:r w:rsidRPr="00214331">
                        <w:rPr>
                          <w:color w:val="FF0000"/>
                        </w:rPr>
                        <w:t xml:space="preserve">Hint: Max number of pages for all proposal is 25 pages including references  </w:t>
                      </w:r>
                    </w:p>
                  </w:txbxContent>
                </v:textbox>
              </v:rect>
            </w:pict>
          </mc:Fallback>
        </mc:AlternateContent>
      </w:r>
      <w:r w:rsidR="0000388D">
        <w:br w:type="page"/>
      </w:r>
    </w:p>
    <w:p w14:paraId="1A0CC5E4" w14:textId="77777777" w:rsidR="0000388D" w:rsidRPr="0000388D" w:rsidRDefault="0000388D" w:rsidP="00DB0524">
      <w:pPr>
        <w:pStyle w:val="CCISHeading"/>
        <w:spacing w:before="360"/>
      </w:pPr>
      <w:r w:rsidRPr="0000388D">
        <w:lastRenderedPageBreak/>
        <w:t>Abstract</w:t>
      </w:r>
    </w:p>
    <w:p w14:paraId="77107991" w14:textId="77777777" w:rsidR="0000388D" w:rsidRDefault="0000388D" w:rsidP="0000388D">
      <w:pPr>
        <w:pStyle w:val="CCISNormal"/>
      </w:pPr>
      <w:r>
        <w:t xml:space="preserve">The abstract is a brief summary of your Research Proposal, and should be no longer than 200 words. It starts by describing in a few words the </w:t>
      </w:r>
      <w:r w:rsidRPr="000B79F1">
        <w:rPr>
          <w:b/>
        </w:rPr>
        <w:t>knowledge domain</w:t>
      </w:r>
      <w:r w:rsidR="00A63CED">
        <w:t xml:space="preserve"> (broad area of research)</w:t>
      </w:r>
      <w:r>
        <w:t xml:space="preserve"> where your research takes place and the key issues of that domain that offer opportunities for the scientific or technological innovations you intend to explore. </w:t>
      </w:r>
      <w:r w:rsidR="00A63CED">
        <w:t>Y</w:t>
      </w:r>
      <w:r>
        <w:t xml:space="preserve">ou then present briefly your </w:t>
      </w:r>
      <w:r w:rsidRPr="005F0983">
        <w:rPr>
          <w:b/>
        </w:rPr>
        <w:t>research statement</w:t>
      </w:r>
      <w:r w:rsidR="00A63CED">
        <w:t xml:space="preserve"> (focus area)</w:t>
      </w:r>
      <w:r>
        <w:t xml:space="preserve">, your proposed </w:t>
      </w:r>
      <w:r w:rsidRPr="005F0983">
        <w:rPr>
          <w:b/>
        </w:rPr>
        <w:t>research approach</w:t>
      </w:r>
      <w:r>
        <w:t xml:space="preserve">, the </w:t>
      </w:r>
      <w:r w:rsidRPr="005F0983">
        <w:rPr>
          <w:b/>
        </w:rPr>
        <w:t>results you expect</w:t>
      </w:r>
      <w:r>
        <w:t xml:space="preserve"> to achieve, and the </w:t>
      </w:r>
      <w:r w:rsidRPr="005F0983">
        <w:rPr>
          <w:b/>
        </w:rPr>
        <w:t>anticipated implications</w:t>
      </w:r>
      <w:r>
        <w:t xml:space="preserve"> of such results on the advancement of the knowledge domain.</w:t>
      </w:r>
      <w:r w:rsidR="000B79F1">
        <w:t xml:space="preserve"> </w:t>
      </w:r>
      <w:r w:rsidR="00A63CED">
        <w:t xml:space="preserve">It is important to keep your </w:t>
      </w:r>
      <w:r>
        <w:t>abstract concise</w:t>
      </w:r>
      <w:r w:rsidR="000B79F1">
        <w:t>, clear,</w:t>
      </w:r>
      <w:r>
        <w:t xml:space="preserve"> and objective</w:t>
      </w:r>
      <w:r w:rsidR="000B79F1">
        <w:t>.</w:t>
      </w:r>
    </w:p>
    <w:p w14:paraId="4E14A34A" w14:textId="77777777" w:rsidR="009E7851" w:rsidRPr="0000388D" w:rsidRDefault="009E7851" w:rsidP="00CE1E46">
      <w:pPr>
        <w:pStyle w:val="CCISHeading"/>
        <w:bidi/>
        <w:spacing w:before="360"/>
        <w:rPr>
          <w:rtl/>
        </w:rPr>
      </w:pPr>
      <w:r>
        <w:rPr>
          <w:rFonts w:hint="cs"/>
          <w:rtl/>
        </w:rPr>
        <w:t>الملخص</w:t>
      </w:r>
    </w:p>
    <w:p w14:paraId="08C93237" w14:textId="77777777" w:rsidR="009E7851" w:rsidRPr="00CE1E46" w:rsidRDefault="009E7851" w:rsidP="00CE1E46">
      <w:pPr>
        <w:pStyle w:val="CCISNormal"/>
        <w:bidi/>
        <w:rPr>
          <w:b/>
          <w:bCs w:val="0"/>
        </w:rPr>
      </w:pPr>
      <w:r w:rsidRPr="00CE1E46">
        <w:rPr>
          <w:rFonts w:hint="cs"/>
          <w:b/>
          <w:bCs w:val="0"/>
          <w:rtl/>
        </w:rPr>
        <w:t xml:space="preserve">الملخص عبارة عن تلخيص للمقترح البحثي، ويجب ان </w:t>
      </w:r>
      <w:r w:rsidR="00CE1E46">
        <w:rPr>
          <w:rFonts w:hint="cs"/>
          <w:b/>
          <w:bCs w:val="0"/>
          <w:rtl/>
        </w:rPr>
        <w:t xml:space="preserve">لا </w:t>
      </w:r>
      <w:r w:rsidR="003663BE">
        <w:rPr>
          <w:rFonts w:hint="cs"/>
          <w:b/>
          <w:bCs w:val="0"/>
          <w:rtl/>
        </w:rPr>
        <w:t>يحتوي</w:t>
      </w:r>
      <w:r w:rsidRPr="00CE1E46">
        <w:rPr>
          <w:rFonts w:hint="cs"/>
          <w:b/>
          <w:bCs w:val="0"/>
          <w:rtl/>
        </w:rPr>
        <w:t xml:space="preserve"> </w:t>
      </w:r>
      <w:r w:rsidR="003663BE" w:rsidRPr="00CE1E46">
        <w:rPr>
          <w:rFonts w:hint="cs"/>
          <w:b/>
          <w:bCs w:val="0"/>
          <w:rtl/>
        </w:rPr>
        <w:t>أكثر</w:t>
      </w:r>
      <w:r w:rsidRPr="00CE1E46">
        <w:rPr>
          <w:rFonts w:hint="cs"/>
          <w:b/>
          <w:bCs w:val="0"/>
          <w:rtl/>
        </w:rPr>
        <w:t xml:space="preserve"> من 200 كلمة. يبدأ الملخص بوصف مختصر لمجال المعرفة </w:t>
      </w:r>
      <w:r w:rsidR="00CE1E46" w:rsidRPr="00CE1E46">
        <w:rPr>
          <w:rFonts w:hint="cs"/>
          <w:b/>
          <w:bCs w:val="0"/>
          <w:rtl/>
        </w:rPr>
        <w:t>(المجال العام للبحث) والتي تظهر أهمية البحث والنقاط الأساسية في المجال</w:t>
      </w:r>
      <w:r w:rsidRPr="00CE1E46">
        <w:rPr>
          <w:rFonts w:hint="cs"/>
          <w:b/>
          <w:bCs w:val="0"/>
          <w:rtl/>
        </w:rPr>
        <w:t xml:space="preserve">. بعد ذلك يتم </w:t>
      </w:r>
      <w:r w:rsidR="00CE1E46" w:rsidRPr="00CE1E46">
        <w:rPr>
          <w:rFonts w:hint="cs"/>
          <w:b/>
          <w:bCs w:val="0"/>
          <w:rtl/>
        </w:rPr>
        <w:t>عرض</w:t>
      </w:r>
      <w:r w:rsidR="00CE1E46" w:rsidRPr="00CE1E46">
        <w:rPr>
          <w:b/>
          <w:bCs w:val="0"/>
        </w:rPr>
        <w:t xml:space="preserve"> </w:t>
      </w:r>
      <w:r w:rsidR="00CE1E46" w:rsidRPr="00CE1E46">
        <w:rPr>
          <w:rFonts w:hint="cs"/>
          <w:b/>
          <w:bCs w:val="0"/>
          <w:rtl/>
        </w:rPr>
        <w:t>خطوات البحث (المجال الدقيق)، طريقة البحث المقترحـة، النتائج المتوقعة، الاثر المتوقع لهذه النتائج على مجال المعرفة. كما يجب التنبيه على جعل الملخص مختصر، واضح، وموضوعي.</w:t>
      </w:r>
    </w:p>
    <w:p w14:paraId="299823C6" w14:textId="77777777" w:rsidR="009E7851" w:rsidRDefault="009E7851" w:rsidP="0000388D">
      <w:pPr>
        <w:pStyle w:val="CCISNormal"/>
      </w:pPr>
    </w:p>
    <w:p w14:paraId="4CA13AD2" w14:textId="77777777" w:rsidR="0000388D" w:rsidRDefault="0000388D" w:rsidP="00162911">
      <w:pPr>
        <w:pStyle w:val="CCISAffilation"/>
      </w:pPr>
    </w:p>
    <w:p w14:paraId="605A6699" w14:textId="77777777" w:rsidR="0000388D" w:rsidRDefault="0000388D" w:rsidP="00DB0524">
      <w:pPr>
        <w:pStyle w:val="CCISHeading"/>
      </w:pPr>
      <w:r>
        <w:t>Keywords</w:t>
      </w:r>
    </w:p>
    <w:p w14:paraId="071EF365" w14:textId="77777777" w:rsidR="0000388D" w:rsidRDefault="005F0983" w:rsidP="0000388D">
      <w:pPr>
        <w:pStyle w:val="CCISNormal"/>
      </w:pPr>
      <w:r>
        <w:t xml:space="preserve">This section is a </w:t>
      </w:r>
      <w:r w:rsidR="0000388D">
        <w:t>list of the more appropriate words or expressions (up to twelve)</w:t>
      </w:r>
      <w:r>
        <w:t xml:space="preserve">, separated by </w:t>
      </w:r>
      <w:r w:rsidR="00CA0A1D">
        <w:t>commas that</w:t>
      </w:r>
      <w:r w:rsidR="0000388D">
        <w:t xml:space="preserve"> you would </w:t>
      </w:r>
      <w:r w:rsidR="0065304D">
        <w:t xml:space="preserve">use in a </w:t>
      </w:r>
      <w:r w:rsidR="0000388D">
        <w:t xml:space="preserve">search engine to find a research proposal identical to yours. </w:t>
      </w:r>
      <w:r w:rsidR="0072772E">
        <w:t xml:space="preserve">Your proposal title can be useful in identifying keywords. </w:t>
      </w:r>
    </w:p>
    <w:p w14:paraId="496C2E2D" w14:textId="77777777" w:rsidR="00E211A5" w:rsidRDefault="00E211A5" w:rsidP="00162911">
      <w:pPr>
        <w:pStyle w:val="CCISAffilation"/>
      </w:pPr>
      <w:r>
        <w:br w:type="page"/>
      </w:r>
    </w:p>
    <w:sdt>
      <w:sdtPr>
        <w:rPr>
          <w:rFonts w:asciiTheme="minorHAnsi" w:eastAsiaTheme="minorEastAsia" w:hAnsiTheme="minorHAnsi" w:cstheme="minorBidi"/>
          <w:b w:val="0"/>
          <w:bCs w:val="0"/>
          <w:sz w:val="24"/>
          <w:szCs w:val="24"/>
        </w:rPr>
        <w:id w:val="-508763222"/>
        <w:docPartObj>
          <w:docPartGallery w:val="Table of Contents"/>
          <w:docPartUnique/>
        </w:docPartObj>
      </w:sdtPr>
      <w:sdtEndPr>
        <w:rPr>
          <w:noProof/>
        </w:rPr>
      </w:sdtEndPr>
      <w:sdtContent>
        <w:p w14:paraId="56344EEF" w14:textId="77777777" w:rsidR="00665708" w:rsidRPr="00665708" w:rsidRDefault="00665708">
          <w:pPr>
            <w:pStyle w:val="TOCHeading"/>
          </w:pPr>
          <w:r w:rsidRPr="00665708">
            <w:t>Table of Contents</w:t>
          </w:r>
        </w:p>
        <w:p w14:paraId="2FC517D1" w14:textId="77777777" w:rsidR="00E06792" w:rsidRDefault="00A20BD6">
          <w:pPr>
            <w:pStyle w:val="TOC1"/>
            <w:tabs>
              <w:tab w:val="left" w:pos="480"/>
              <w:tab w:val="right" w:leader="dot" w:pos="9622"/>
            </w:tabs>
            <w:rPr>
              <w:b w:val="0"/>
              <w:noProof/>
              <w:sz w:val="22"/>
              <w:szCs w:val="22"/>
            </w:rPr>
          </w:pPr>
          <w:r w:rsidRPr="00770DF9">
            <w:rPr>
              <w:rFonts w:ascii="Arial" w:hAnsi="Arial" w:cs="Arial"/>
              <w:b w:val="0"/>
            </w:rPr>
            <w:fldChar w:fldCharType="begin"/>
          </w:r>
          <w:r w:rsidR="00665708" w:rsidRPr="00770DF9">
            <w:rPr>
              <w:rFonts w:ascii="Arial" w:hAnsi="Arial" w:cs="Arial"/>
              <w:b w:val="0"/>
            </w:rPr>
            <w:instrText xml:space="preserve"> TOC \o "1-3" \h \z \u </w:instrText>
          </w:r>
          <w:r w:rsidRPr="00770DF9">
            <w:rPr>
              <w:rFonts w:ascii="Arial" w:hAnsi="Arial" w:cs="Arial"/>
              <w:b w:val="0"/>
            </w:rPr>
            <w:fldChar w:fldCharType="separate"/>
          </w:r>
          <w:hyperlink w:anchor="_Toc445190383" w:history="1">
            <w:r w:rsidR="00E06792" w:rsidRPr="00BF7C5F">
              <w:rPr>
                <w:rStyle w:val="Hyperlink"/>
                <w:noProof/>
              </w:rPr>
              <w:t>1.</w:t>
            </w:r>
            <w:r w:rsidR="00E06792">
              <w:rPr>
                <w:b w:val="0"/>
                <w:noProof/>
                <w:sz w:val="22"/>
                <w:szCs w:val="22"/>
              </w:rPr>
              <w:tab/>
            </w:r>
            <w:r w:rsidR="00E06792" w:rsidRPr="00BF7C5F">
              <w:rPr>
                <w:rStyle w:val="Hyperlink"/>
                <w:noProof/>
              </w:rPr>
              <w:t>Introduction</w:t>
            </w:r>
            <w:r w:rsidR="00E06792">
              <w:rPr>
                <w:noProof/>
                <w:webHidden/>
              </w:rPr>
              <w:tab/>
            </w:r>
            <w:r w:rsidR="00E06792">
              <w:rPr>
                <w:rStyle w:val="Hyperlink"/>
                <w:noProof/>
                <w:rtl/>
              </w:rPr>
              <w:fldChar w:fldCharType="begin"/>
            </w:r>
            <w:r w:rsidR="00E06792">
              <w:rPr>
                <w:noProof/>
                <w:webHidden/>
              </w:rPr>
              <w:instrText xml:space="preserve"> PAGEREF _Toc445190383 \h </w:instrText>
            </w:r>
            <w:r w:rsidR="00E06792">
              <w:rPr>
                <w:rStyle w:val="Hyperlink"/>
                <w:noProof/>
                <w:rtl/>
              </w:rPr>
            </w:r>
            <w:r w:rsidR="00E06792">
              <w:rPr>
                <w:rStyle w:val="Hyperlink"/>
                <w:noProof/>
                <w:rtl/>
              </w:rPr>
              <w:fldChar w:fldCharType="separate"/>
            </w:r>
            <w:r w:rsidR="00E06792">
              <w:rPr>
                <w:noProof/>
                <w:webHidden/>
              </w:rPr>
              <w:t>5</w:t>
            </w:r>
            <w:r w:rsidR="00E06792">
              <w:rPr>
                <w:rStyle w:val="Hyperlink"/>
                <w:noProof/>
                <w:rtl/>
              </w:rPr>
              <w:fldChar w:fldCharType="end"/>
            </w:r>
          </w:hyperlink>
        </w:p>
        <w:p w14:paraId="372F8378" w14:textId="77777777" w:rsidR="00E06792" w:rsidRDefault="00E06792">
          <w:pPr>
            <w:pStyle w:val="TOC1"/>
            <w:tabs>
              <w:tab w:val="left" w:pos="480"/>
              <w:tab w:val="right" w:leader="dot" w:pos="9622"/>
            </w:tabs>
            <w:rPr>
              <w:b w:val="0"/>
              <w:noProof/>
              <w:sz w:val="22"/>
              <w:szCs w:val="22"/>
            </w:rPr>
          </w:pPr>
          <w:hyperlink w:anchor="_Toc445190384" w:history="1">
            <w:r w:rsidRPr="00BF7C5F">
              <w:rPr>
                <w:rStyle w:val="Hyperlink"/>
                <w:noProof/>
              </w:rPr>
              <w:t>2.</w:t>
            </w:r>
            <w:r>
              <w:rPr>
                <w:b w:val="0"/>
                <w:noProof/>
                <w:sz w:val="22"/>
                <w:szCs w:val="22"/>
              </w:rPr>
              <w:tab/>
            </w:r>
            <w:r w:rsidRPr="00BF7C5F">
              <w:rPr>
                <w:rStyle w:val="Hyperlink"/>
                <w:noProof/>
              </w:rPr>
              <w:t>Overview or Background</w:t>
            </w:r>
            <w:r>
              <w:rPr>
                <w:noProof/>
                <w:webHidden/>
              </w:rPr>
              <w:tab/>
            </w:r>
            <w:r>
              <w:rPr>
                <w:rStyle w:val="Hyperlink"/>
                <w:noProof/>
                <w:rtl/>
              </w:rPr>
              <w:fldChar w:fldCharType="begin"/>
            </w:r>
            <w:r>
              <w:rPr>
                <w:noProof/>
                <w:webHidden/>
              </w:rPr>
              <w:instrText xml:space="preserve"> PAGEREF _Toc445190384 \h </w:instrText>
            </w:r>
            <w:r>
              <w:rPr>
                <w:rStyle w:val="Hyperlink"/>
                <w:noProof/>
                <w:rtl/>
              </w:rPr>
            </w:r>
            <w:r>
              <w:rPr>
                <w:rStyle w:val="Hyperlink"/>
                <w:noProof/>
                <w:rtl/>
              </w:rPr>
              <w:fldChar w:fldCharType="separate"/>
            </w:r>
            <w:r>
              <w:rPr>
                <w:noProof/>
                <w:webHidden/>
              </w:rPr>
              <w:t>5</w:t>
            </w:r>
            <w:r>
              <w:rPr>
                <w:rStyle w:val="Hyperlink"/>
                <w:noProof/>
                <w:rtl/>
              </w:rPr>
              <w:fldChar w:fldCharType="end"/>
            </w:r>
          </w:hyperlink>
        </w:p>
        <w:p w14:paraId="34D36491" w14:textId="77777777" w:rsidR="00E06792" w:rsidRDefault="00E06792">
          <w:pPr>
            <w:pStyle w:val="TOC1"/>
            <w:tabs>
              <w:tab w:val="left" w:pos="480"/>
              <w:tab w:val="right" w:leader="dot" w:pos="9622"/>
            </w:tabs>
            <w:rPr>
              <w:b w:val="0"/>
              <w:noProof/>
              <w:sz w:val="22"/>
              <w:szCs w:val="22"/>
            </w:rPr>
          </w:pPr>
          <w:hyperlink w:anchor="_Toc445190385" w:history="1">
            <w:r w:rsidRPr="00BF7C5F">
              <w:rPr>
                <w:rStyle w:val="Hyperlink"/>
                <w:noProof/>
              </w:rPr>
              <w:t>3.</w:t>
            </w:r>
            <w:r>
              <w:rPr>
                <w:b w:val="0"/>
                <w:noProof/>
                <w:sz w:val="22"/>
                <w:szCs w:val="22"/>
              </w:rPr>
              <w:tab/>
            </w:r>
            <w:r w:rsidRPr="00BF7C5F">
              <w:rPr>
                <w:rStyle w:val="Hyperlink"/>
                <w:noProof/>
              </w:rPr>
              <w:t>Problem Statement</w:t>
            </w:r>
            <w:r>
              <w:rPr>
                <w:noProof/>
                <w:webHidden/>
              </w:rPr>
              <w:tab/>
            </w:r>
            <w:r>
              <w:rPr>
                <w:rStyle w:val="Hyperlink"/>
                <w:noProof/>
                <w:rtl/>
              </w:rPr>
              <w:fldChar w:fldCharType="begin"/>
            </w:r>
            <w:r>
              <w:rPr>
                <w:noProof/>
                <w:webHidden/>
              </w:rPr>
              <w:instrText xml:space="preserve"> PAGEREF _Toc445190385 \h </w:instrText>
            </w:r>
            <w:r>
              <w:rPr>
                <w:rStyle w:val="Hyperlink"/>
                <w:noProof/>
                <w:rtl/>
              </w:rPr>
            </w:r>
            <w:r>
              <w:rPr>
                <w:rStyle w:val="Hyperlink"/>
                <w:noProof/>
                <w:rtl/>
              </w:rPr>
              <w:fldChar w:fldCharType="separate"/>
            </w:r>
            <w:r>
              <w:rPr>
                <w:noProof/>
                <w:webHidden/>
              </w:rPr>
              <w:t>5</w:t>
            </w:r>
            <w:r>
              <w:rPr>
                <w:rStyle w:val="Hyperlink"/>
                <w:noProof/>
                <w:rtl/>
              </w:rPr>
              <w:fldChar w:fldCharType="end"/>
            </w:r>
          </w:hyperlink>
        </w:p>
        <w:p w14:paraId="2CC5DD94" w14:textId="77777777" w:rsidR="00E06792" w:rsidRDefault="00E06792">
          <w:pPr>
            <w:pStyle w:val="TOC1"/>
            <w:tabs>
              <w:tab w:val="left" w:pos="480"/>
              <w:tab w:val="right" w:leader="dot" w:pos="9622"/>
            </w:tabs>
            <w:rPr>
              <w:b w:val="0"/>
              <w:noProof/>
              <w:sz w:val="22"/>
              <w:szCs w:val="22"/>
            </w:rPr>
          </w:pPr>
          <w:hyperlink w:anchor="_Toc445190386" w:history="1">
            <w:r w:rsidRPr="00BF7C5F">
              <w:rPr>
                <w:rStyle w:val="Hyperlink"/>
                <w:noProof/>
              </w:rPr>
              <w:t>4.</w:t>
            </w:r>
            <w:r>
              <w:rPr>
                <w:b w:val="0"/>
                <w:noProof/>
                <w:sz w:val="22"/>
                <w:szCs w:val="22"/>
              </w:rPr>
              <w:tab/>
            </w:r>
            <w:r w:rsidRPr="00BF7C5F">
              <w:rPr>
                <w:rStyle w:val="Hyperlink"/>
                <w:noProof/>
              </w:rPr>
              <w:t>Research Goal and Objectives</w:t>
            </w:r>
            <w:r>
              <w:rPr>
                <w:noProof/>
                <w:webHidden/>
              </w:rPr>
              <w:tab/>
            </w:r>
            <w:r>
              <w:rPr>
                <w:rStyle w:val="Hyperlink"/>
                <w:noProof/>
                <w:rtl/>
              </w:rPr>
              <w:fldChar w:fldCharType="begin"/>
            </w:r>
            <w:r>
              <w:rPr>
                <w:noProof/>
                <w:webHidden/>
              </w:rPr>
              <w:instrText xml:space="preserve"> PAGEREF _Toc445190386 \h </w:instrText>
            </w:r>
            <w:r>
              <w:rPr>
                <w:rStyle w:val="Hyperlink"/>
                <w:noProof/>
                <w:rtl/>
              </w:rPr>
            </w:r>
            <w:r>
              <w:rPr>
                <w:rStyle w:val="Hyperlink"/>
                <w:noProof/>
                <w:rtl/>
              </w:rPr>
              <w:fldChar w:fldCharType="separate"/>
            </w:r>
            <w:r>
              <w:rPr>
                <w:noProof/>
                <w:webHidden/>
              </w:rPr>
              <w:t>6</w:t>
            </w:r>
            <w:r>
              <w:rPr>
                <w:rStyle w:val="Hyperlink"/>
                <w:noProof/>
                <w:rtl/>
              </w:rPr>
              <w:fldChar w:fldCharType="end"/>
            </w:r>
          </w:hyperlink>
        </w:p>
        <w:p w14:paraId="3DD23482" w14:textId="77777777" w:rsidR="00E06792" w:rsidRDefault="00E06792">
          <w:pPr>
            <w:pStyle w:val="TOC1"/>
            <w:tabs>
              <w:tab w:val="left" w:pos="480"/>
              <w:tab w:val="right" w:leader="dot" w:pos="9622"/>
            </w:tabs>
            <w:rPr>
              <w:b w:val="0"/>
              <w:noProof/>
              <w:sz w:val="22"/>
              <w:szCs w:val="22"/>
            </w:rPr>
          </w:pPr>
          <w:hyperlink w:anchor="_Toc445190387" w:history="1">
            <w:r w:rsidRPr="00BF7C5F">
              <w:rPr>
                <w:rStyle w:val="Hyperlink"/>
                <w:noProof/>
              </w:rPr>
              <w:t>5.</w:t>
            </w:r>
            <w:r>
              <w:rPr>
                <w:b w:val="0"/>
                <w:noProof/>
                <w:sz w:val="22"/>
                <w:szCs w:val="22"/>
              </w:rPr>
              <w:tab/>
            </w:r>
            <w:r w:rsidRPr="00BF7C5F">
              <w:rPr>
                <w:rStyle w:val="Hyperlink"/>
                <w:noProof/>
              </w:rPr>
              <w:t>Literature review</w:t>
            </w:r>
            <w:r>
              <w:rPr>
                <w:noProof/>
                <w:webHidden/>
              </w:rPr>
              <w:tab/>
            </w:r>
            <w:r>
              <w:rPr>
                <w:rStyle w:val="Hyperlink"/>
                <w:noProof/>
                <w:rtl/>
              </w:rPr>
              <w:fldChar w:fldCharType="begin"/>
            </w:r>
            <w:r>
              <w:rPr>
                <w:noProof/>
                <w:webHidden/>
              </w:rPr>
              <w:instrText xml:space="preserve"> PAGEREF _Toc445190387 \h </w:instrText>
            </w:r>
            <w:r>
              <w:rPr>
                <w:rStyle w:val="Hyperlink"/>
                <w:noProof/>
                <w:rtl/>
              </w:rPr>
            </w:r>
            <w:r>
              <w:rPr>
                <w:rStyle w:val="Hyperlink"/>
                <w:noProof/>
                <w:rtl/>
              </w:rPr>
              <w:fldChar w:fldCharType="separate"/>
            </w:r>
            <w:r>
              <w:rPr>
                <w:noProof/>
                <w:webHidden/>
              </w:rPr>
              <w:t>6</w:t>
            </w:r>
            <w:r>
              <w:rPr>
                <w:rStyle w:val="Hyperlink"/>
                <w:noProof/>
                <w:rtl/>
              </w:rPr>
              <w:fldChar w:fldCharType="end"/>
            </w:r>
          </w:hyperlink>
        </w:p>
        <w:p w14:paraId="44352C7A" w14:textId="77777777" w:rsidR="00E06792" w:rsidRDefault="00E06792">
          <w:pPr>
            <w:pStyle w:val="TOC1"/>
            <w:tabs>
              <w:tab w:val="left" w:pos="480"/>
              <w:tab w:val="right" w:leader="dot" w:pos="9622"/>
            </w:tabs>
            <w:rPr>
              <w:b w:val="0"/>
              <w:noProof/>
              <w:sz w:val="22"/>
              <w:szCs w:val="22"/>
            </w:rPr>
          </w:pPr>
          <w:hyperlink w:anchor="_Toc445190388" w:history="1">
            <w:r w:rsidRPr="00BF7C5F">
              <w:rPr>
                <w:rStyle w:val="Hyperlink"/>
                <w:noProof/>
              </w:rPr>
              <w:t>6.</w:t>
            </w:r>
            <w:r>
              <w:rPr>
                <w:b w:val="0"/>
                <w:noProof/>
                <w:sz w:val="22"/>
                <w:szCs w:val="22"/>
              </w:rPr>
              <w:tab/>
            </w:r>
            <w:r w:rsidRPr="00BF7C5F">
              <w:rPr>
                <w:rStyle w:val="Hyperlink"/>
                <w:noProof/>
              </w:rPr>
              <w:t>Research Methodology</w:t>
            </w:r>
            <w:r>
              <w:rPr>
                <w:noProof/>
                <w:webHidden/>
              </w:rPr>
              <w:tab/>
            </w:r>
            <w:r>
              <w:rPr>
                <w:rStyle w:val="Hyperlink"/>
                <w:noProof/>
                <w:rtl/>
              </w:rPr>
              <w:fldChar w:fldCharType="begin"/>
            </w:r>
            <w:r>
              <w:rPr>
                <w:noProof/>
                <w:webHidden/>
              </w:rPr>
              <w:instrText xml:space="preserve"> PAGEREF _Toc445190388 \h </w:instrText>
            </w:r>
            <w:r>
              <w:rPr>
                <w:rStyle w:val="Hyperlink"/>
                <w:noProof/>
                <w:rtl/>
              </w:rPr>
            </w:r>
            <w:r>
              <w:rPr>
                <w:rStyle w:val="Hyperlink"/>
                <w:noProof/>
                <w:rtl/>
              </w:rPr>
              <w:fldChar w:fldCharType="separate"/>
            </w:r>
            <w:r>
              <w:rPr>
                <w:noProof/>
                <w:webHidden/>
              </w:rPr>
              <w:t>7</w:t>
            </w:r>
            <w:r>
              <w:rPr>
                <w:rStyle w:val="Hyperlink"/>
                <w:noProof/>
                <w:rtl/>
              </w:rPr>
              <w:fldChar w:fldCharType="end"/>
            </w:r>
          </w:hyperlink>
        </w:p>
        <w:p w14:paraId="46F82893" w14:textId="77777777" w:rsidR="00E06792" w:rsidRDefault="00E06792">
          <w:pPr>
            <w:pStyle w:val="TOC1"/>
            <w:tabs>
              <w:tab w:val="left" w:pos="480"/>
              <w:tab w:val="right" w:leader="dot" w:pos="9622"/>
            </w:tabs>
            <w:rPr>
              <w:b w:val="0"/>
              <w:noProof/>
              <w:sz w:val="22"/>
              <w:szCs w:val="22"/>
            </w:rPr>
          </w:pPr>
          <w:hyperlink w:anchor="_Toc445190389" w:history="1">
            <w:r w:rsidRPr="00BF7C5F">
              <w:rPr>
                <w:rStyle w:val="Hyperlink"/>
                <w:noProof/>
              </w:rPr>
              <w:t>7.</w:t>
            </w:r>
            <w:r>
              <w:rPr>
                <w:b w:val="0"/>
                <w:noProof/>
                <w:sz w:val="22"/>
                <w:szCs w:val="22"/>
              </w:rPr>
              <w:tab/>
            </w:r>
            <w:r w:rsidRPr="00BF7C5F">
              <w:rPr>
                <w:rStyle w:val="Hyperlink"/>
                <w:noProof/>
              </w:rPr>
              <w:t>Contribution to the field/ Significance and /or Impact of Proposed Research</w:t>
            </w:r>
            <w:r>
              <w:rPr>
                <w:noProof/>
                <w:webHidden/>
              </w:rPr>
              <w:tab/>
            </w:r>
            <w:r>
              <w:rPr>
                <w:rStyle w:val="Hyperlink"/>
                <w:noProof/>
                <w:rtl/>
              </w:rPr>
              <w:fldChar w:fldCharType="begin"/>
            </w:r>
            <w:r>
              <w:rPr>
                <w:noProof/>
                <w:webHidden/>
              </w:rPr>
              <w:instrText xml:space="preserve"> PAGEREF _Toc445190389 \h </w:instrText>
            </w:r>
            <w:r>
              <w:rPr>
                <w:rStyle w:val="Hyperlink"/>
                <w:noProof/>
                <w:rtl/>
              </w:rPr>
            </w:r>
            <w:r>
              <w:rPr>
                <w:rStyle w:val="Hyperlink"/>
                <w:noProof/>
                <w:rtl/>
              </w:rPr>
              <w:fldChar w:fldCharType="separate"/>
            </w:r>
            <w:r>
              <w:rPr>
                <w:noProof/>
                <w:webHidden/>
              </w:rPr>
              <w:t>8</w:t>
            </w:r>
            <w:r>
              <w:rPr>
                <w:rStyle w:val="Hyperlink"/>
                <w:noProof/>
                <w:rtl/>
              </w:rPr>
              <w:fldChar w:fldCharType="end"/>
            </w:r>
          </w:hyperlink>
        </w:p>
        <w:p w14:paraId="39396A97" w14:textId="77777777" w:rsidR="00E06792" w:rsidRDefault="00E06792">
          <w:pPr>
            <w:pStyle w:val="TOC1"/>
            <w:tabs>
              <w:tab w:val="left" w:pos="480"/>
              <w:tab w:val="right" w:leader="dot" w:pos="9622"/>
            </w:tabs>
            <w:rPr>
              <w:b w:val="0"/>
              <w:noProof/>
              <w:sz w:val="22"/>
              <w:szCs w:val="22"/>
            </w:rPr>
          </w:pPr>
          <w:hyperlink w:anchor="_Toc445190390" w:history="1">
            <w:r w:rsidRPr="00BF7C5F">
              <w:rPr>
                <w:rStyle w:val="Hyperlink"/>
                <w:noProof/>
              </w:rPr>
              <w:t>8.</w:t>
            </w:r>
            <w:r>
              <w:rPr>
                <w:b w:val="0"/>
                <w:noProof/>
                <w:sz w:val="22"/>
                <w:szCs w:val="22"/>
              </w:rPr>
              <w:tab/>
            </w:r>
            <w:r w:rsidRPr="00BF7C5F">
              <w:rPr>
                <w:rStyle w:val="Hyperlink"/>
                <w:noProof/>
              </w:rPr>
              <w:t>Relevance to the Department</w:t>
            </w:r>
            <w:r>
              <w:rPr>
                <w:noProof/>
                <w:webHidden/>
              </w:rPr>
              <w:tab/>
            </w:r>
            <w:r>
              <w:rPr>
                <w:rStyle w:val="Hyperlink"/>
                <w:noProof/>
                <w:rtl/>
              </w:rPr>
              <w:fldChar w:fldCharType="begin"/>
            </w:r>
            <w:r>
              <w:rPr>
                <w:noProof/>
                <w:webHidden/>
              </w:rPr>
              <w:instrText xml:space="preserve"> PAGEREF _Toc445190390 \h </w:instrText>
            </w:r>
            <w:r>
              <w:rPr>
                <w:rStyle w:val="Hyperlink"/>
                <w:noProof/>
                <w:rtl/>
              </w:rPr>
            </w:r>
            <w:r>
              <w:rPr>
                <w:rStyle w:val="Hyperlink"/>
                <w:noProof/>
                <w:rtl/>
              </w:rPr>
              <w:fldChar w:fldCharType="separate"/>
            </w:r>
            <w:r>
              <w:rPr>
                <w:noProof/>
                <w:webHidden/>
              </w:rPr>
              <w:t>8</w:t>
            </w:r>
            <w:r>
              <w:rPr>
                <w:rStyle w:val="Hyperlink"/>
                <w:noProof/>
                <w:rtl/>
              </w:rPr>
              <w:fldChar w:fldCharType="end"/>
            </w:r>
          </w:hyperlink>
        </w:p>
        <w:p w14:paraId="6ABAFEDD" w14:textId="77777777" w:rsidR="00E06792" w:rsidRDefault="00E06792">
          <w:pPr>
            <w:pStyle w:val="TOC1"/>
            <w:tabs>
              <w:tab w:val="left" w:pos="480"/>
              <w:tab w:val="right" w:leader="dot" w:pos="9622"/>
            </w:tabs>
            <w:rPr>
              <w:b w:val="0"/>
              <w:noProof/>
              <w:sz w:val="22"/>
              <w:szCs w:val="22"/>
            </w:rPr>
          </w:pPr>
          <w:hyperlink w:anchor="_Toc445190391" w:history="1">
            <w:r w:rsidRPr="00BF7C5F">
              <w:rPr>
                <w:rStyle w:val="Hyperlink"/>
                <w:noProof/>
              </w:rPr>
              <w:t>9.</w:t>
            </w:r>
            <w:r>
              <w:rPr>
                <w:b w:val="0"/>
                <w:noProof/>
                <w:sz w:val="22"/>
                <w:szCs w:val="22"/>
              </w:rPr>
              <w:tab/>
            </w:r>
            <w:r w:rsidRPr="00BF7C5F">
              <w:rPr>
                <w:rStyle w:val="Hyperlink"/>
                <w:noProof/>
              </w:rPr>
              <w:t>Research Plan and Timeline</w:t>
            </w:r>
            <w:r>
              <w:rPr>
                <w:noProof/>
                <w:webHidden/>
              </w:rPr>
              <w:tab/>
            </w:r>
            <w:r>
              <w:rPr>
                <w:rStyle w:val="Hyperlink"/>
                <w:noProof/>
                <w:rtl/>
              </w:rPr>
              <w:fldChar w:fldCharType="begin"/>
            </w:r>
            <w:r>
              <w:rPr>
                <w:noProof/>
                <w:webHidden/>
              </w:rPr>
              <w:instrText xml:space="preserve"> PAGEREF _Toc445190391 \h </w:instrText>
            </w:r>
            <w:r>
              <w:rPr>
                <w:rStyle w:val="Hyperlink"/>
                <w:noProof/>
                <w:rtl/>
              </w:rPr>
            </w:r>
            <w:r>
              <w:rPr>
                <w:rStyle w:val="Hyperlink"/>
                <w:noProof/>
                <w:rtl/>
              </w:rPr>
              <w:fldChar w:fldCharType="separate"/>
            </w:r>
            <w:r>
              <w:rPr>
                <w:noProof/>
                <w:webHidden/>
              </w:rPr>
              <w:t>8</w:t>
            </w:r>
            <w:r>
              <w:rPr>
                <w:rStyle w:val="Hyperlink"/>
                <w:noProof/>
                <w:rtl/>
              </w:rPr>
              <w:fldChar w:fldCharType="end"/>
            </w:r>
          </w:hyperlink>
        </w:p>
        <w:p w14:paraId="22D06696" w14:textId="77777777" w:rsidR="00E06792" w:rsidRDefault="00E06792">
          <w:pPr>
            <w:pStyle w:val="TOC1"/>
            <w:tabs>
              <w:tab w:val="left" w:pos="720"/>
              <w:tab w:val="right" w:leader="dot" w:pos="9622"/>
            </w:tabs>
            <w:rPr>
              <w:b w:val="0"/>
              <w:noProof/>
              <w:sz w:val="22"/>
              <w:szCs w:val="22"/>
            </w:rPr>
          </w:pPr>
          <w:hyperlink w:anchor="_Toc445190392" w:history="1">
            <w:r w:rsidRPr="00BF7C5F">
              <w:rPr>
                <w:rStyle w:val="Hyperlink"/>
                <w:noProof/>
              </w:rPr>
              <w:t>10.</w:t>
            </w:r>
            <w:r>
              <w:rPr>
                <w:b w:val="0"/>
                <w:noProof/>
                <w:sz w:val="22"/>
                <w:szCs w:val="22"/>
              </w:rPr>
              <w:tab/>
            </w:r>
            <w:r w:rsidRPr="00BF7C5F">
              <w:rPr>
                <w:rStyle w:val="Hyperlink"/>
                <w:noProof/>
              </w:rPr>
              <w:t>References</w:t>
            </w:r>
            <w:r>
              <w:rPr>
                <w:noProof/>
                <w:webHidden/>
              </w:rPr>
              <w:tab/>
            </w:r>
            <w:r>
              <w:rPr>
                <w:rStyle w:val="Hyperlink"/>
                <w:noProof/>
                <w:rtl/>
              </w:rPr>
              <w:fldChar w:fldCharType="begin"/>
            </w:r>
            <w:r>
              <w:rPr>
                <w:noProof/>
                <w:webHidden/>
              </w:rPr>
              <w:instrText xml:space="preserve"> PAGEREF _Toc445190392 \h </w:instrText>
            </w:r>
            <w:r>
              <w:rPr>
                <w:rStyle w:val="Hyperlink"/>
                <w:noProof/>
                <w:rtl/>
              </w:rPr>
            </w:r>
            <w:r>
              <w:rPr>
                <w:rStyle w:val="Hyperlink"/>
                <w:noProof/>
                <w:rtl/>
              </w:rPr>
              <w:fldChar w:fldCharType="separate"/>
            </w:r>
            <w:r>
              <w:rPr>
                <w:noProof/>
                <w:webHidden/>
              </w:rPr>
              <w:t>8</w:t>
            </w:r>
            <w:r>
              <w:rPr>
                <w:rStyle w:val="Hyperlink"/>
                <w:noProof/>
                <w:rtl/>
              </w:rPr>
              <w:fldChar w:fldCharType="end"/>
            </w:r>
          </w:hyperlink>
        </w:p>
        <w:p w14:paraId="2FFC5D76" w14:textId="77777777" w:rsidR="00665708" w:rsidRPr="00770DF9" w:rsidRDefault="00A20BD6">
          <w:pPr>
            <w:rPr>
              <w:rFonts w:ascii="Arial" w:hAnsi="Arial" w:cs="Arial"/>
            </w:rPr>
          </w:pPr>
          <w:r w:rsidRPr="00770DF9">
            <w:rPr>
              <w:rFonts w:ascii="Arial" w:hAnsi="Arial" w:cs="Arial"/>
              <w:bCs/>
              <w:noProof/>
            </w:rPr>
            <w:fldChar w:fldCharType="end"/>
          </w:r>
        </w:p>
      </w:sdtContent>
    </w:sdt>
    <w:p w14:paraId="7F9A50F4" w14:textId="77777777" w:rsidR="002A5C46" w:rsidRDefault="002A5C46" w:rsidP="00665708">
      <w:pPr>
        <w:pStyle w:val="CCISAffilation"/>
        <w:jc w:val="left"/>
      </w:pPr>
      <w:r>
        <w:br w:type="page"/>
      </w:r>
    </w:p>
    <w:p w14:paraId="5E209FB8" w14:textId="77777777" w:rsidR="000E4429" w:rsidRDefault="000E4429" w:rsidP="00665708">
      <w:pPr>
        <w:pStyle w:val="CCISAffilation"/>
        <w:jc w:val="left"/>
      </w:pPr>
    </w:p>
    <w:p w14:paraId="249C3215" w14:textId="77777777" w:rsidR="00E211A5" w:rsidRDefault="00E211A5" w:rsidP="002A5C46">
      <w:pPr>
        <w:pStyle w:val="CCISAffilation"/>
        <w:jc w:val="left"/>
      </w:pPr>
      <w:r>
        <w:t>List of Tables</w:t>
      </w:r>
    </w:p>
    <w:p w14:paraId="173A1A1C" w14:textId="77777777" w:rsidR="00E211A5" w:rsidRDefault="00E211A5" w:rsidP="002A5C46">
      <w:pPr>
        <w:pStyle w:val="CCISAffilation"/>
        <w:jc w:val="left"/>
      </w:pPr>
      <w:r>
        <w:t>List of Figures</w:t>
      </w:r>
    </w:p>
    <w:p w14:paraId="2B086CC7" w14:textId="77777777" w:rsidR="009B3716" w:rsidRDefault="00E211A5" w:rsidP="002A5C46">
      <w:pPr>
        <w:pStyle w:val="CCISAffilation"/>
        <w:jc w:val="left"/>
      </w:pPr>
      <w:r>
        <w:t>List of Acronyms and Abbreviations</w:t>
      </w:r>
      <w:r w:rsidR="009B3716">
        <w:br w:type="page"/>
      </w:r>
    </w:p>
    <w:p w14:paraId="7D41E881" w14:textId="77777777" w:rsidR="009B3716" w:rsidRPr="00B44204" w:rsidRDefault="009B3716" w:rsidP="00880862">
      <w:pPr>
        <w:pStyle w:val="Heading1"/>
        <w:numPr>
          <w:ilvl w:val="0"/>
          <w:numId w:val="24"/>
        </w:numPr>
      </w:pPr>
      <w:bookmarkStart w:id="0" w:name="_Toc242713185"/>
      <w:bookmarkStart w:id="1" w:name="_Toc249206245"/>
      <w:bookmarkStart w:id="2" w:name="_Toc278214900"/>
      <w:bookmarkStart w:id="3" w:name="_Toc278448575"/>
      <w:bookmarkStart w:id="4" w:name="_Toc445190383"/>
      <w:r w:rsidRPr="00B44204">
        <w:lastRenderedPageBreak/>
        <w:t>In</w:t>
      </w:r>
      <w:bookmarkEnd w:id="0"/>
      <w:bookmarkEnd w:id="1"/>
      <w:bookmarkEnd w:id="2"/>
      <w:bookmarkEnd w:id="3"/>
      <w:r w:rsidR="00B44204" w:rsidRPr="00B44204">
        <w:t>troduction</w:t>
      </w:r>
      <w:bookmarkEnd w:id="4"/>
    </w:p>
    <w:p w14:paraId="64819160" w14:textId="77777777" w:rsidR="003034EF" w:rsidRDefault="009B3716" w:rsidP="003034EF">
      <w:pPr>
        <w:pStyle w:val="CCISNormal"/>
      </w:pPr>
      <w:r w:rsidRPr="00F06AA2">
        <w:t xml:space="preserve">This template is designed to assist you in writing a research proposal in the correct </w:t>
      </w:r>
      <w:r w:rsidR="00EF29A4" w:rsidRPr="00F06AA2">
        <w:t>structure and format as required by the College of Computer and Information Sciences (CCIS)</w:t>
      </w:r>
      <w:r w:rsidRPr="00F06AA2">
        <w:t xml:space="preserve">. This template should serve as a starting point for any student writing a research proposal. The headings and styles give an indication of the </w:t>
      </w:r>
      <w:bookmarkStart w:id="5" w:name="_Toc278214914"/>
      <w:bookmarkStart w:id="6" w:name="_Toc278210562"/>
      <w:bookmarkStart w:id="7" w:name="_Toc278210810"/>
      <w:r w:rsidRPr="00F06AA2">
        <w:t>sections required in the research proposal</w:t>
      </w:r>
      <w:bookmarkEnd w:id="5"/>
      <w:bookmarkEnd w:id="6"/>
      <w:bookmarkEnd w:id="7"/>
      <w:r w:rsidRPr="00F06AA2">
        <w:t xml:space="preserve">. </w:t>
      </w:r>
      <w:r w:rsidR="009F4C9A" w:rsidRPr="00F06AA2">
        <w:t xml:space="preserve">A </w:t>
      </w:r>
      <w:r w:rsidR="003034EF">
        <w:t xml:space="preserve">research proposal is </w:t>
      </w:r>
      <w:r w:rsidR="009F4C9A" w:rsidRPr="00F06AA2">
        <w:t>an outline of your proposed project that is designed to</w:t>
      </w:r>
      <w:r w:rsidR="003034EF">
        <w:t>:</w:t>
      </w:r>
    </w:p>
    <w:p w14:paraId="59B2FB19" w14:textId="77777777" w:rsidR="009F4C9A" w:rsidRPr="00F06AA2" w:rsidRDefault="003034EF" w:rsidP="003034EF">
      <w:pPr>
        <w:pStyle w:val="CCISNormal"/>
        <w:numPr>
          <w:ilvl w:val="0"/>
          <w:numId w:val="17"/>
        </w:numPr>
      </w:pPr>
      <w:r>
        <w:t>D</w:t>
      </w:r>
      <w:r w:rsidR="009F4C9A" w:rsidRPr="00F06AA2">
        <w:t xml:space="preserve">efine a clear question and approach to answering it </w:t>
      </w:r>
    </w:p>
    <w:p w14:paraId="4257C526" w14:textId="77777777" w:rsidR="009F4C9A" w:rsidRPr="00F06AA2" w:rsidRDefault="009F4C9A" w:rsidP="00F06AA2">
      <w:pPr>
        <w:pStyle w:val="CCISNormal"/>
        <w:numPr>
          <w:ilvl w:val="0"/>
          <w:numId w:val="17"/>
        </w:numPr>
      </w:pPr>
      <w:r w:rsidRPr="00F06AA2">
        <w:t>H</w:t>
      </w:r>
      <w:r w:rsidR="003034EF">
        <w:t>ighlight its originality and/or</w:t>
      </w:r>
      <w:r w:rsidRPr="00F06AA2">
        <w:t xml:space="preserve"> significance </w:t>
      </w:r>
    </w:p>
    <w:p w14:paraId="3C331F31" w14:textId="77777777" w:rsidR="009F4C9A" w:rsidRPr="00F06AA2" w:rsidRDefault="009F4C9A" w:rsidP="00F06AA2">
      <w:pPr>
        <w:pStyle w:val="CCISNormal"/>
        <w:numPr>
          <w:ilvl w:val="0"/>
          <w:numId w:val="17"/>
        </w:numPr>
      </w:pPr>
      <w:r w:rsidRPr="00F06AA2">
        <w:t xml:space="preserve">Explain how it adds to, develops (or challenges) existing literature in the field </w:t>
      </w:r>
    </w:p>
    <w:p w14:paraId="10407338" w14:textId="77777777" w:rsidR="00696CAD" w:rsidRPr="00F06AA2" w:rsidRDefault="009F4C9A" w:rsidP="00F06AA2">
      <w:pPr>
        <w:pStyle w:val="CCISNormal"/>
        <w:numPr>
          <w:ilvl w:val="0"/>
          <w:numId w:val="17"/>
        </w:numPr>
      </w:pPr>
      <w:r w:rsidRPr="00F06AA2">
        <w:t xml:space="preserve">Persuade </w:t>
      </w:r>
      <w:r w:rsidR="003034EF">
        <w:t xml:space="preserve">readers </w:t>
      </w:r>
      <w:r w:rsidRPr="00F06AA2">
        <w:t>of the importance of the work</w:t>
      </w:r>
      <w:r w:rsidR="003034EF">
        <w:t>.</w:t>
      </w:r>
      <w:r w:rsidRPr="00F06AA2">
        <w:t xml:space="preserve">  </w:t>
      </w:r>
    </w:p>
    <w:p w14:paraId="1390EBB6" w14:textId="77777777" w:rsidR="009B3716" w:rsidRPr="003D7A85" w:rsidRDefault="00A35F95" w:rsidP="001B0735">
      <w:pPr>
        <w:pStyle w:val="CCISNormal"/>
        <w:rPr>
          <w:rFonts w:ascii="Times" w:hAnsi="Times" w:cs="Times"/>
        </w:rPr>
      </w:pPr>
      <w:r w:rsidRPr="00F06AA2">
        <w:t xml:space="preserve">The introduction </w:t>
      </w:r>
      <w:r w:rsidR="003034EF">
        <w:t xml:space="preserve">of the research proposal </w:t>
      </w:r>
      <w:r w:rsidRPr="00F06AA2">
        <w:t xml:space="preserve">should </w:t>
      </w:r>
      <w:r>
        <w:t xml:space="preserve">aim </w:t>
      </w:r>
      <w:r w:rsidRPr="00F06AA2">
        <w:t>to catch the reader’s interest and should be written in a style that can be understood easily by any reader wit</w:t>
      </w:r>
      <w:r>
        <w:t xml:space="preserve">h a general </w:t>
      </w:r>
      <w:r w:rsidR="003034EF">
        <w:t xml:space="preserve">computing </w:t>
      </w:r>
      <w:r>
        <w:t xml:space="preserve">science background. It </w:t>
      </w:r>
      <w:r w:rsidR="00C21E72" w:rsidRPr="00F06AA2">
        <w:t>gives an overview of the research project you propose</w:t>
      </w:r>
      <w:r w:rsidR="003034EF">
        <w:t xml:space="preserve"> and </w:t>
      </w:r>
      <w:r w:rsidR="00C21E72" w:rsidRPr="00F06AA2">
        <w:t>explains the background of the project, focusing briefly on the major issues of its knowledge domain</w:t>
      </w:r>
      <w:r w:rsidR="003034EF">
        <w:t>.</w:t>
      </w:r>
      <w:r w:rsidR="00C21E72" w:rsidRPr="00F06AA2">
        <w:t xml:space="preserve"> It then proceeds with the presentation of the research </w:t>
      </w:r>
      <w:r w:rsidR="003034EF">
        <w:t>focus</w:t>
      </w:r>
      <w:r w:rsidR="00C21E72" w:rsidRPr="00F06AA2">
        <w:t xml:space="preserve">, which can take the form of a hypothesis, a research question, a project statement, or a goal statement. </w:t>
      </w:r>
      <w:r w:rsidR="00F06AA2" w:rsidRPr="00F06AA2">
        <w:t xml:space="preserve">Research proposals may vary in length, but </w:t>
      </w:r>
      <w:r w:rsidR="004928EB">
        <w:t>in general</w:t>
      </w:r>
      <w:r w:rsidR="00F06AA2" w:rsidRPr="00F06AA2">
        <w:t xml:space="preserve">, </w:t>
      </w:r>
      <w:r w:rsidR="00D96394">
        <w:t>it should not exceed 10 pages in length.</w:t>
      </w:r>
      <w:r w:rsidR="00F06AA2" w:rsidRPr="00F06AA2">
        <w:t xml:space="preserve"> </w:t>
      </w:r>
    </w:p>
    <w:p w14:paraId="39AF59B8" w14:textId="77777777" w:rsidR="00252E5D" w:rsidRPr="00C24E5A" w:rsidRDefault="00B44204" w:rsidP="00880862">
      <w:pPr>
        <w:pStyle w:val="Heading1"/>
        <w:numPr>
          <w:ilvl w:val="0"/>
          <w:numId w:val="24"/>
        </w:numPr>
      </w:pPr>
      <w:bookmarkStart w:id="8" w:name="_Toc278210564"/>
      <w:bookmarkStart w:id="9" w:name="_Toc278210812"/>
      <w:bookmarkStart w:id="10" w:name="_Toc278214916"/>
      <w:bookmarkStart w:id="11" w:name="_Toc278448576"/>
      <w:bookmarkStart w:id="12" w:name="_Toc445190384"/>
      <w:r>
        <w:t>O</w:t>
      </w:r>
      <w:r w:rsidR="00252E5D" w:rsidRPr="00C24E5A">
        <w:t>verview</w:t>
      </w:r>
      <w:bookmarkEnd w:id="8"/>
      <w:bookmarkEnd w:id="9"/>
      <w:bookmarkEnd w:id="10"/>
      <w:r>
        <w:t xml:space="preserve"> or B</w:t>
      </w:r>
      <w:r w:rsidR="00252E5D" w:rsidRPr="00C24E5A">
        <w:t>ackground</w:t>
      </w:r>
      <w:bookmarkEnd w:id="11"/>
      <w:bookmarkEnd w:id="12"/>
    </w:p>
    <w:p w14:paraId="1711AEF4" w14:textId="77777777" w:rsidR="00317ED4" w:rsidRPr="00C24E5A" w:rsidRDefault="00252E5D" w:rsidP="00C24E5A">
      <w:pPr>
        <w:pStyle w:val="CCISNormal"/>
        <w:rPr>
          <w:bCs w:val="0"/>
        </w:rPr>
      </w:pPr>
      <w:r w:rsidRPr="00C24E5A">
        <w:rPr>
          <w:bCs w:val="0"/>
        </w:rPr>
        <w:t xml:space="preserve">Give </w:t>
      </w:r>
      <w:r w:rsidR="002E00C3">
        <w:rPr>
          <w:bCs w:val="0"/>
        </w:rPr>
        <w:t xml:space="preserve">an overview of the </w:t>
      </w:r>
      <w:r w:rsidR="002E00C3" w:rsidRPr="002E00C3">
        <w:t>knowledge domain</w:t>
      </w:r>
      <w:r w:rsidR="002E00C3">
        <w:t xml:space="preserve"> (broad area of research) where your research takes place.  This section </w:t>
      </w:r>
      <w:r w:rsidRPr="00C24E5A">
        <w:rPr>
          <w:bCs w:val="0"/>
        </w:rPr>
        <w:t xml:space="preserve">should take the form of an abstract of the general subject or study area and identify the discipline(s) within which it falls. </w:t>
      </w:r>
    </w:p>
    <w:p w14:paraId="1C718894" w14:textId="77777777" w:rsidR="00B2656B" w:rsidRDefault="00B2656B" w:rsidP="001B0735">
      <w:pPr>
        <w:pStyle w:val="CCISNormal"/>
        <w:ind w:left="360"/>
        <w:rPr>
          <w:bCs w:val="0"/>
        </w:rPr>
      </w:pPr>
    </w:p>
    <w:p w14:paraId="4A91699C" w14:textId="77777777" w:rsidR="00252E5D" w:rsidRDefault="008E644E" w:rsidP="00E06792">
      <w:pPr>
        <w:pStyle w:val="Heading1"/>
        <w:numPr>
          <w:ilvl w:val="0"/>
          <w:numId w:val="24"/>
        </w:numPr>
      </w:pPr>
      <w:bookmarkStart w:id="13" w:name="_Toc445190385"/>
      <w:bookmarkStart w:id="14" w:name="_Toc278448579"/>
      <w:r>
        <w:t>Problem</w:t>
      </w:r>
      <w:r w:rsidR="00180F39" w:rsidRPr="001D6C5B">
        <w:t xml:space="preserve"> </w:t>
      </w:r>
      <w:r w:rsidR="00AE753E">
        <w:t>Statement</w:t>
      </w:r>
      <w:bookmarkEnd w:id="13"/>
      <w:r w:rsidR="00AE753E">
        <w:t xml:space="preserve"> </w:t>
      </w:r>
      <w:bookmarkEnd w:id="14"/>
    </w:p>
    <w:p w14:paraId="478D6954" w14:textId="77777777" w:rsidR="00D90318" w:rsidRPr="00857146" w:rsidRDefault="00E06792" w:rsidP="00E06792">
      <w:pPr>
        <w:pStyle w:val="CCISNormal"/>
        <w:ind w:left="360"/>
        <w:rPr>
          <w:bCs w:val="0"/>
        </w:rPr>
      </w:pPr>
      <w:bookmarkStart w:id="15" w:name="_Toc278448580"/>
      <w:r>
        <w:rPr>
          <w:bCs w:val="0"/>
        </w:rPr>
        <w:t>In this section you should provide a r</w:t>
      </w:r>
      <w:r w:rsidRPr="00F06AA2">
        <w:t xml:space="preserve">esearch statement </w:t>
      </w:r>
      <w:r>
        <w:t xml:space="preserve">that </w:t>
      </w:r>
      <w:r w:rsidRPr="00F06AA2">
        <w:t>capture</w:t>
      </w:r>
      <w:r>
        <w:t>s</w:t>
      </w:r>
      <w:r w:rsidRPr="00F06AA2">
        <w:t xml:space="preserve"> both the essence of the project and its delimiting boundaries</w:t>
      </w:r>
      <w:r>
        <w:t xml:space="preserve"> (scope). Hence it </w:t>
      </w:r>
      <w:r w:rsidRPr="00F06AA2">
        <w:t>should be followed by a clarification of the extent to which you expect its outcomes to represent an advance in the know</w:t>
      </w:r>
      <w:r>
        <w:t>ledge domain you have described.</w:t>
      </w:r>
      <w:r>
        <w:rPr>
          <w:rFonts w:hint="cs"/>
          <w:rtl/>
        </w:rPr>
        <w:t xml:space="preserve"> </w:t>
      </w:r>
      <w:r w:rsidRPr="00C24E5A">
        <w:rPr>
          <w:bCs w:val="0"/>
        </w:rPr>
        <w:t>This section states the problem that you are exploring</w:t>
      </w:r>
      <w:r>
        <w:rPr>
          <w:bCs w:val="0"/>
        </w:rPr>
        <w:t>.</w:t>
      </w:r>
      <w:r w:rsidR="007342D0">
        <w:t xml:space="preserve"> </w:t>
      </w:r>
      <w:r w:rsidR="007342D0" w:rsidRPr="00C24E5A">
        <w:rPr>
          <w:bCs w:val="0"/>
        </w:rPr>
        <w:t xml:space="preserve">The </w:t>
      </w:r>
      <w:r>
        <w:rPr>
          <w:bCs w:val="0"/>
        </w:rPr>
        <w:t>research statement</w:t>
      </w:r>
      <w:r w:rsidR="007342D0" w:rsidRPr="00C24E5A">
        <w:rPr>
          <w:bCs w:val="0"/>
        </w:rPr>
        <w:t xml:space="preserve"> i</w:t>
      </w:r>
      <w:r w:rsidR="007342D0">
        <w:rPr>
          <w:bCs w:val="0"/>
        </w:rPr>
        <w:t xml:space="preserve">s </w:t>
      </w:r>
      <w:r w:rsidR="007342D0" w:rsidRPr="00987D2A">
        <w:rPr>
          <w:bCs w:val="0"/>
          <w:i/>
        </w:rPr>
        <w:t>specific</w:t>
      </w:r>
      <w:r w:rsidR="007342D0">
        <w:rPr>
          <w:bCs w:val="0"/>
        </w:rPr>
        <w:t xml:space="preserve">, </w:t>
      </w:r>
      <w:r w:rsidR="007342D0" w:rsidRPr="00987D2A">
        <w:rPr>
          <w:bCs w:val="0"/>
          <w:i/>
        </w:rPr>
        <w:t>concise</w:t>
      </w:r>
      <w:r w:rsidR="007342D0">
        <w:rPr>
          <w:bCs w:val="0"/>
        </w:rPr>
        <w:t xml:space="preserve">, and </w:t>
      </w:r>
      <w:r w:rsidR="007342D0" w:rsidRPr="00987D2A">
        <w:rPr>
          <w:bCs w:val="0"/>
          <w:i/>
        </w:rPr>
        <w:t>clear</w:t>
      </w:r>
      <w:r w:rsidR="007342D0">
        <w:rPr>
          <w:bCs w:val="0"/>
        </w:rPr>
        <w:t xml:space="preserve">. </w:t>
      </w:r>
      <w:r w:rsidR="00761CFE" w:rsidRPr="008E644E">
        <w:t>Answer the question: “What is the gap that needs to be filled?” and/or “What is the problem that needs to be solved?”</w:t>
      </w:r>
      <w:r w:rsidR="008E644E">
        <w:t xml:space="preserve"> </w:t>
      </w:r>
      <w:r w:rsidR="00761CFE" w:rsidRPr="008E644E">
        <w:t>State the problem clearly early in a paragraph.</w:t>
      </w:r>
      <w:r w:rsidR="008E644E">
        <w:t xml:space="preserve"> </w:t>
      </w:r>
      <w:r w:rsidR="00761CFE" w:rsidRPr="008E644E">
        <w:t xml:space="preserve">Limit the variables you </w:t>
      </w:r>
      <w:r>
        <w:t>address in stating your problem</w:t>
      </w:r>
      <w:r w:rsidR="00761CFE" w:rsidRPr="008E644E">
        <w:t>.</w:t>
      </w:r>
      <w:r w:rsidR="008E644E">
        <w:t xml:space="preserve"> </w:t>
      </w:r>
      <w:r w:rsidR="00761CFE" w:rsidRPr="008E644E">
        <w:t>Consider framing the problem as a question.</w:t>
      </w:r>
      <w:r w:rsidR="004056B6">
        <w:t xml:space="preserve"> </w:t>
      </w:r>
      <w:r w:rsidR="00D90318">
        <w:t>You will probably need to address questions such as;</w:t>
      </w:r>
    </w:p>
    <w:p w14:paraId="170E8553" w14:textId="77777777" w:rsidR="00D90318" w:rsidRDefault="00D90318" w:rsidP="00C8092D">
      <w:pPr>
        <w:pStyle w:val="CCISNormal"/>
        <w:numPr>
          <w:ilvl w:val="0"/>
          <w:numId w:val="14"/>
        </w:numPr>
      </w:pPr>
      <w:r>
        <w:t xml:space="preserve">What is the </w:t>
      </w:r>
      <w:r w:rsidR="00C8092D">
        <w:t>specified aspect in the defined area (you provided the area in the research problem section)</w:t>
      </w:r>
      <w:r>
        <w:t xml:space="preserve"> in which you will be working?</w:t>
      </w:r>
    </w:p>
    <w:p w14:paraId="231D7169" w14:textId="77777777" w:rsidR="00D90318" w:rsidRPr="00E84B24" w:rsidRDefault="00D90318" w:rsidP="00C82A36">
      <w:pPr>
        <w:pStyle w:val="CCISNormal"/>
        <w:numPr>
          <w:ilvl w:val="0"/>
          <w:numId w:val="14"/>
        </w:numPr>
      </w:pPr>
      <w:r>
        <w:t xml:space="preserve">What is the </w:t>
      </w:r>
      <w:r w:rsidR="00C8092D">
        <w:t>shortcoming</w:t>
      </w:r>
      <w:r w:rsidR="00C82A36">
        <w:t xml:space="preserve"> in the defined area </w:t>
      </w:r>
      <w:r>
        <w:t xml:space="preserve">or gap in this </w:t>
      </w:r>
      <w:r w:rsidR="00C8092D">
        <w:t xml:space="preserve">defined </w:t>
      </w:r>
      <w:r>
        <w:t xml:space="preserve">area </w:t>
      </w:r>
      <w:r w:rsidR="00C82A36">
        <w:t>that you would like to address</w:t>
      </w:r>
    </w:p>
    <w:p w14:paraId="3B947BB9" w14:textId="77777777" w:rsidR="00880862" w:rsidRDefault="00880862" w:rsidP="00E06792">
      <w:pPr>
        <w:pStyle w:val="Heading1"/>
        <w:numPr>
          <w:ilvl w:val="0"/>
          <w:numId w:val="24"/>
        </w:numPr>
      </w:pPr>
      <w:bookmarkStart w:id="16" w:name="_Toc445190386"/>
      <w:r w:rsidRPr="001D6C5B">
        <w:lastRenderedPageBreak/>
        <w:t xml:space="preserve">Research </w:t>
      </w:r>
      <w:r w:rsidR="00AE753E">
        <w:t>Goal</w:t>
      </w:r>
      <w:r w:rsidRPr="001D6C5B">
        <w:t xml:space="preserve"> and Objectives</w:t>
      </w:r>
      <w:bookmarkEnd w:id="16"/>
    </w:p>
    <w:p w14:paraId="4A5B32FC" w14:textId="77777777" w:rsidR="00880862" w:rsidRDefault="00880862" w:rsidP="00B2656B">
      <w:pPr>
        <w:pStyle w:val="CCISNormal"/>
      </w:pPr>
      <w:r w:rsidRPr="002F55F4">
        <w:t xml:space="preserve">Next, you have to describe the research </w:t>
      </w:r>
      <w:r w:rsidR="00310A32">
        <w:t>goal</w:t>
      </w:r>
      <w:r w:rsidR="00E84B24">
        <w:t>(</w:t>
      </w:r>
      <w:r w:rsidR="00310A32">
        <w:t>s</w:t>
      </w:r>
      <w:r w:rsidR="00E84B24">
        <w:t>)</w:t>
      </w:r>
      <w:r w:rsidRPr="002F55F4">
        <w:t xml:space="preserve"> as it relates to solving the uncertainty or question you are interested in.</w:t>
      </w:r>
      <w:r>
        <w:t xml:space="preserve"> It should explicitly hint towards the contribution you want to make with the intended study. You will elaborate on the scientific contribution made in a later section. </w:t>
      </w:r>
      <w:r w:rsidR="00AE753E">
        <w:rPr>
          <w:rStyle w:val="Strong"/>
          <w:rFonts w:eastAsia="Times New Roman" w:cs="Times New Roman"/>
        </w:rPr>
        <w:t>Goal</w:t>
      </w:r>
      <w:r w:rsidR="00310A32">
        <w:rPr>
          <w:rFonts w:eastAsia="Times New Roman" w:cs="Times New Roman"/>
        </w:rPr>
        <w:t xml:space="preserve"> </w:t>
      </w:r>
      <w:r>
        <w:rPr>
          <w:rFonts w:eastAsia="Times New Roman" w:cs="Times New Roman"/>
        </w:rPr>
        <w:t>describe</w:t>
      </w:r>
      <w:r w:rsidR="00310A32">
        <w:rPr>
          <w:rFonts w:eastAsia="Times New Roman" w:cs="Times New Roman"/>
        </w:rPr>
        <w:t>s</w:t>
      </w:r>
      <w:r>
        <w:rPr>
          <w:rFonts w:eastAsia="Times New Roman" w:cs="Times New Roman"/>
        </w:rPr>
        <w:t xml:space="preserve"> what you want to achieve. </w:t>
      </w:r>
      <w:r>
        <w:rPr>
          <w:rStyle w:val="Strong"/>
          <w:rFonts w:eastAsia="Times New Roman" w:cs="Times New Roman"/>
        </w:rPr>
        <w:t>Objectives</w:t>
      </w:r>
      <w:r>
        <w:rPr>
          <w:rFonts w:eastAsia="Times New Roman" w:cs="Times New Roman"/>
        </w:rPr>
        <w:t xml:space="preserve"> describe </w:t>
      </w:r>
      <w:r>
        <w:rPr>
          <w:rStyle w:val="Strong"/>
          <w:rFonts w:eastAsia="Times New Roman" w:cs="Times New Roman"/>
        </w:rPr>
        <w:t xml:space="preserve">how </w:t>
      </w:r>
      <w:r>
        <w:rPr>
          <w:rFonts w:eastAsia="Times New Roman" w:cs="Times New Roman"/>
        </w:rPr>
        <w:t xml:space="preserve">you are going to achieve </w:t>
      </w:r>
      <w:r w:rsidR="00B2656B">
        <w:rPr>
          <w:rFonts w:eastAsia="Times New Roman" w:cs="Times New Roman"/>
        </w:rPr>
        <w:t>the goal(s)</w:t>
      </w:r>
      <w:r>
        <w:rPr>
          <w:rFonts w:eastAsia="Times New Roman" w:cs="Times New Roman"/>
        </w:rPr>
        <w:t>.</w:t>
      </w:r>
    </w:p>
    <w:p w14:paraId="27BFD207" w14:textId="77777777" w:rsidR="00880862" w:rsidRPr="00B65E73" w:rsidRDefault="00880862" w:rsidP="00880862">
      <w:r w:rsidRPr="00B65E73">
        <w:t>Objectives should be S.M.A.R.T.:</w:t>
      </w:r>
    </w:p>
    <w:p w14:paraId="04E92047" w14:textId="77777777" w:rsidR="00880862" w:rsidRPr="00B65E73" w:rsidRDefault="00880862" w:rsidP="00880862">
      <w:pPr>
        <w:numPr>
          <w:ilvl w:val="0"/>
          <w:numId w:val="18"/>
        </w:numPr>
        <w:spacing w:before="100" w:beforeAutospacing="1" w:after="100" w:afterAutospacing="1" w:line="276" w:lineRule="auto"/>
        <w:rPr>
          <w:rFonts w:ascii="Arial" w:eastAsia="Times New Roman" w:hAnsi="Arial" w:cs="Arial"/>
        </w:rPr>
      </w:pPr>
      <w:r w:rsidRPr="00B65E73">
        <w:rPr>
          <w:rFonts w:ascii="Arial" w:eastAsia="Times New Roman" w:hAnsi="Arial" w:cs="Arial"/>
          <w:b/>
          <w:bCs/>
        </w:rPr>
        <w:t>Specific</w:t>
      </w:r>
      <w:r w:rsidRPr="00B65E73">
        <w:rPr>
          <w:rFonts w:ascii="Arial" w:eastAsia="Times New Roman" w:hAnsi="Arial" w:cs="Arial"/>
        </w:rPr>
        <w:t xml:space="preserve"> – be precise about what you are going to do</w:t>
      </w:r>
    </w:p>
    <w:p w14:paraId="7E87ED13" w14:textId="77777777" w:rsidR="00880862" w:rsidRPr="00B65E73" w:rsidRDefault="00880862" w:rsidP="00880862">
      <w:pPr>
        <w:numPr>
          <w:ilvl w:val="0"/>
          <w:numId w:val="18"/>
        </w:numPr>
        <w:spacing w:before="100" w:beforeAutospacing="1" w:after="100" w:afterAutospacing="1" w:line="276" w:lineRule="auto"/>
        <w:rPr>
          <w:rFonts w:ascii="Arial" w:eastAsia="Times New Roman" w:hAnsi="Arial" w:cs="Arial"/>
        </w:rPr>
      </w:pPr>
      <w:r w:rsidRPr="00B65E73">
        <w:rPr>
          <w:rFonts w:ascii="Arial" w:eastAsia="Times New Roman" w:hAnsi="Arial" w:cs="Arial"/>
          <w:b/>
          <w:bCs/>
        </w:rPr>
        <w:t>Measureable</w:t>
      </w:r>
      <w:r w:rsidRPr="00B65E73">
        <w:rPr>
          <w:rFonts w:ascii="Arial" w:eastAsia="Times New Roman" w:hAnsi="Arial" w:cs="Arial"/>
        </w:rPr>
        <w:t xml:space="preserve"> –</w:t>
      </w:r>
      <w:r>
        <w:rPr>
          <w:rFonts w:ascii="Arial" w:eastAsia="Times New Roman" w:hAnsi="Arial" w:cs="Arial"/>
        </w:rPr>
        <w:t xml:space="preserve"> specify an indicator for success,  so that </w:t>
      </w:r>
      <w:r w:rsidRPr="00B65E73">
        <w:rPr>
          <w:rFonts w:ascii="Arial" w:eastAsia="Times New Roman" w:hAnsi="Arial" w:cs="Arial"/>
        </w:rPr>
        <w:t>you will know when you have reached your goal</w:t>
      </w:r>
    </w:p>
    <w:p w14:paraId="3F9EF554" w14:textId="77777777" w:rsidR="00880862" w:rsidRPr="00B65E73" w:rsidRDefault="00880862" w:rsidP="00880862">
      <w:pPr>
        <w:numPr>
          <w:ilvl w:val="0"/>
          <w:numId w:val="18"/>
        </w:numPr>
        <w:spacing w:before="100" w:beforeAutospacing="1" w:after="100" w:afterAutospacing="1" w:line="276" w:lineRule="auto"/>
        <w:rPr>
          <w:rFonts w:ascii="Arial" w:eastAsia="Times New Roman" w:hAnsi="Arial" w:cs="Arial"/>
        </w:rPr>
      </w:pPr>
      <w:r w:rsidRPr="00B65E73">
        <w:rPr>
          <w:rFonts w:ascii="Arial" w:eastAsia="Times New Roman" w:hAnsi="Arial" w:cs="Arial"/>
          <w:b/>
          <w:bCs/>
        </w:rPr>
        <w:t>Achievable</w:t>
      </w:r>
      <w:r w:rsidRPr="00B65E73">
        <w:rPr>
          <w:rFonts w:ascii="Arial" w:eastAsia="Times New Roman" w:hAnsi="Arial" w:cs="Arial"/>
        </w:rPr>
        <w:t xml:space="preserve"> –</w:t>
      </w:r>
      <w:r>
        <w:rPr>
          <w:rFonts w:ascii="Arial" w:eastAsia="Times New Roman" w:hAnsi="Arial" w:cs="Arial"/>
        </w:rPr>
        <w:t>a</w:t>
      </w:r>
      <w:r w:rsidRPr="00B65E73">
        <w:rPr>
          <w:rFonts w:ascii="Arial" w:eastAsia="Times New Roman" w:hAnsi="Arial" w:cs="Arial"/>
        </w:rPr>
        <w:t xml:space="preserve"> less ambitious but completed objective is better than an over-ambitious one that you cannot possible achieve.</w:t>
      </w:r>
    </w:p>
    <w:p w14:paraId="50366212" w14:textId="77777777" w:rsidR="00880862" w:rsidRPr="00B65E73" w:rsidRDefault="00880862" w:rsidP="00880862">
      <w:pPr>
        <w:numPr>
          <w:ilvl w:val="0"/>
          <w:numId w:val="18"/>
        </w:numPr>
        <w:spacing w:before="100" w:beforeAutospacing="1" w:after="100" w:afterAutospacing="1" w:line="276" w:lineRule="auto"/>
        <w:rPr>
          <w:rFonts w:ascii="Arial" w:eastAsia="Times New Roman" w:hAnsi="Arial" w:cs="Arial"/>
        </w:rPr>
      </w:pPr>
      <w:r w:rsidRPr="00B65E73">
        <w:rPr>
          <w:rFonts w:ascii="Arial" w:eastAsia="Times New Roman" w:hAnsi="Arial" w:cs="Arial"/>
          <w:b/>
          <w:bCs/>
        </w:rPr>
        <w:t>Realistic</w:t>
      </w:r>
      <w:r w:rsidRPr="00B65E73">
        <w:rPr>
          <w:rFonts w:ascii="Arial" w:eastAsia="Times New Roman" w:hAnsi="Arial" w:cs="Arial"/>
        </w:rPr>
        <w:t xml:space="preserve"> – do you have the necessary resources to achieve the objective? </w:t>
      </w:r>
    </w:p>
    <w:p w14:paraId="515D1C1D" w14:textId="77777777" w:rsidR="00880862" w:rsidRPr="00B65E73" w:rsidRDefault="00880862" w:rsidP="00880862">
      <w:pPr>
        <w:numPr>
          <w:ilvl w:val="0"/>
          <w:numId w:val="18"/>
        </w:numPr>
        <w:spacing w:before="100" w:beforeAutospacing="1" w:after="100" w:afterAutospacing="1" w:line="276" w:lineRule="auto"/>
        <w:rPr>
          <w:rFonts w:ascii="Arial" w:eastAsia="Times New Roman" w:hAnsi="Arial" w:cs="Arial"/>
        </w:rPr>
      </w:pPr>
      <w:r w:rsidRPr="00B65E73">
        <w:rPr>
          <w:rFonts w:ascii="Arial" w:eastAsia="Times New Roman" w:hAnsi="Arial" w:cs="Arial"/>
          <w:b/>
          <w:bCs/>
        </w:rPr>
        <w:t>Time constrained</w:t>
      </w:r>
      <w:r w:rsidRPr="00B65E73">
        <w:rPr>
          <w:rFonts w:ascii="Arial" w:eastAsia="Times New Roman" w:hAnsi="Arial" w:cs="Arial"/>
        </w:rPr>
        <w:t xml:space="preserve"> – determine when each stage needs to be completed. </w:t>
      </w:r>
    </w:p>
    <w:p w14:paraId="7C0C5AA0" w14:textId="77777777" w:rsidR="00880862" w:rsidRDefault="00880862" w:rsidP="00880862">
      <w:pPr>
        <w:pStyle w:val="CCISNormal"/>
      </w:pPr>
      <w:r w:rsidRPr="00694CBE">
        <w:t>The clarification of</w:t>
      </w:r>
      <w:r>
        <w:t xml:space="preserve"> the research objectives should </w:t>
      </w:r>
      <w:r w:rsidRPr="00694CBE">
        <w:t xml:space="preserve">relate your research to the work carried out by others. It should explain the measure to which your work develops from their work and the extent to which it diverges from theirs to open up new and yet unexplored avenues. </w:t>
      </w:r>
      <w:r>
        <w:t xml:space="preserve">It </w:t>
      </w:r>
      <w:r w:rsidRPr="00694CBE">
        <w:t>explains what you plan to do to tackle your research problem, why you plan to do it that way, and how you are going to do it.</w:t>
      </w:r>
    </w:p>
    <w:p w14:paraId="00FDA104" w14:textId="77777777" w:rsidR="0052174A" w:rsidRPr="00045114" w:rsidRDefault="0052174A" w:rsidP="00E06792">
      <w:pPr>
        <w:pStyle w:val="Heading1"/>
        <w:numPr>
          <w:ilvl w:val="0"/>
          <w:numId w:val="24"/>
        </w:numPr>
      </w:pPr>
      <w:bookmarkStart w:id="17" w:name="_Toc278210568"/>
      <w:bookmarkStart w:id="18" w:name="_Toc278210816"/>
      <w:bookmarkStart w:id="19" w:name="_Toc278214920"/>
      <w:bookmarkStart w:id="20" w:name="_Toc278448587"/>
      <w:bookmarkStart w:id="21" w:name="_Toc445190387"/>
      <w:bookmarkEnd w:id="15"/>
      <w:r w:rsidRPr="00045114">
        <w:t>Literature review</w:t>
      </w:r>
      <w:bookmarkEnd w:id="17"/>
      <w:bookmarkEnd w:id="18"/>
      <w:bookmarkEnd w:id="19"/>
      <w:bookmarkEnd w:id="20"/>
      <w:bookmarkEnd w:id="21"/>
    </w:p>
    <w:p w14:paraId="1D16D7B8" w14:textId="77777777" w:rsidR="00703239" w:rsidRPr="0052174A" w:rsidRDefault="00703239" w:rsidP="00EF4E96">
      <w:pPr>
        <w:pStyle w:val="CCISNormal"/>
        <w:ind w:left="360"/>
      </w:pPr>
      <w:r w:rsidRPr="00B44AB1">
        <w:t>The Literature Review serves</w:t>
      </w:r>
      <w:r>
        <w:t xml:space="preserve"> several purposes</w:t>
      </w:r>
      <w:r w:rsidRPr="00B44AB1">
        <w:t xml:space="preserve">. First of all, it demonstrates that you have built a solid knowledge of the field where the research is taking place, that you are familiar with the main issues at stake, and that you have critically identified and evaluated the key literature. On the other hand, it shows that you have created an innovative and coherent view integrating and synthesizing the main aspects of the field, so that you can now put into perspective the new direction that you propose to explore. It should be accompanied by comprehensive references, which you list at the end of the proposal. </w:t>
      </w:r>
    </w:p>
    <w:p w14:paraId="105E6957" w14:textId="77777777" w:rsidR="00463247" w:rsidRDefault="0052174A" w:rsidP="00E662CF">
      <w:pPr>
        <w:pStyle w:val="CCISNormal"/>
        <w:ind w:left="360"/>
        <w:rPr>
          <w:i/>
          <w:iCs/>
          <w:u w:val="single"/>
        </w:rPr>
      </w:pPr>
      <w:r w:rsidRPr="002F55F4">
        <w:t xml:space="preserve">In this section you should demonstrate that you are </w:t>
      </w:r>
      <w:r w:rsidR="00E37E93" w:rsidRPr="00E37E93">
        <w:rPr>
          <w:iCs/>
        </w:rPr>
        <w:t>aware</w:t>
      </w:r>
      <w:r w:rsidR="00E37E93">
        <w:rPr>
          <w:i/>
          <w:iCs/>
        </w:rPr>
        <w:t xml:space="preserve"> </w:t>
      </w:r>
      <w:r w:rsidR="00E37E93">
        <w:t xml:space="preserve">of </w:t>
      </w:r>
      <w:r w:rsidRPr="002F55F4">
        <w:t xml:space="preserve">the issues raised in related literature. You should </w:t>
      </w:r>
      <w:r w:rsidR="00E37E93" w:rsidRPr="002F55F4">
        <w:t>provide</w:t>
      </w:r>
      <w:r w:rsidRPr="002F55F4">
        <w:t xml:space="preserve"> a description of recent academic research in your chosen </w:t>
      </w:r>
      <w:r w:rsidR="00E37E93">
        <w:t xml:space="preserve">focus </w:t>
      </w:r>
      <w:r w:rsidR="008E644E">
        <w:t>area;</w:t>
      </w:r>
      <w:r w:rsidR="000000EC">
        <w:t xml:space="preserve"> </w:t>
      </w:r>
      <w:r w:rsidR="00463247">
        <w:rPr>
          <w:i/>
          <w:iCs/>
          <w:u w:val="single"/>
        </w:rPr>
        <w:t xml:space="preserve">including the below </w:t>
      </w:r>
      <w:r w:rsidR="00E662CF">
        <w:rPr>
          <w:i/>
          <w:iCs/>
          <w:u w:val="single"/>
        </w:rPr>
        <w:t>part</w:t>
      </w:r>
      <w:r w:rsidR="00463247">
        <w:rPr>
          <w:i/>
          <w:iCs/>
          <w:u w:val="single"/>
        </w:rPr>
        <w:t>s:</w:t>
      </w:r>
    </w:p>
    <w:p w14:paraId="10FBF621" w14:textId="77777777" w:rsidR="00703239" w:rsidRDefault="00761CFE" w:rsidP="00703239">
      <w:pPr>
        <w:pStyle w:val="CCISNormal"/>
        <w:numPr>
          <w:ilvl w:val="0"/>
          <w:numId w:val="40"/>
        </w:numPr>
      </w:pPr>
      <w:r w:rsidRPr="00463247">
        <w:t>How other scholars have writt</w:t>
      </w:r>
      <w:r w:rsidR="00703239">
        <w:t>en about your topic: include the list of r</w:t>
      </w:r>
      <w:r w:rsidR="00703239" w:rsidRPr="002F55F4">
        <w:t xml:space="preserve">eferences to key texts and recently published articles should be made to convince that you appreciate their integrative relevance to your research area. </w:t>
      </w:r>
    </w:p>
    <w:p w14:paraId="2D1DFEB5" w14:textId="77777777" w:rsidR="00EF4E96" w:rsidRPr="00703239" w:rsidRDefault="00761CFE" w:rsidP="00EF4E96">
      <w:pPr>
        <w:pStyle w:val="CCISNormal"/>
        <w:numPr>
          <w:ilvl w:val="0"/>
          <w:numId w:val="40"/>
        </w:numPr>
      </w:pPr>
      <w:r w:rsidRPr="00463247">
        <w:t>The ra</w:t>
      </w:r>
      <w:r w:rsidR="00463247">
        <w:t xml:space="preserve">nge of </w:t>
      </w:r>
      <w:r w:rsidR="00EF4E96">
        <w:t xml:space="preserve">methods/ </w:t>
      </w:r>
      <w:r w:rsidR="00463247">
        <w:t xml:space="preserve">theories used to </w:t>
      </w:r>
      <w:r w:rsidR="00703239">
        <w:t xml:space="preserve">scrutinize, </w:t>
      </w:r>
      <w:r w:rsidR="00463247">
        <w:t>analyze</w:t>
      </w:r>
      <w:r w:rsidR="00703239">
        <w:t xml:space="preserve"> and or </w:t>
      </w:r>
      <w:r w:rsidR="00463247">
        <w:t>test</w:t>
      </w:r>
      <w:r w:rsidR="00703239">
        <w:t xml:space="preserve"> data:</w:t>
      </w:r>
      <w:r w:rsidR="00703239" w:rsidRPr="00703239">
        <w:t xml:space="preserve"> </w:t>
      </w:r>
      <w:r w:rsidR="00703239" w:rsidRPr="00703239">
        <w:rPr>
          <w:i/>
          <w:iCs/>
        </w:rPr>
        <w:t>List the best methodologies and research techniques for your particular topic.</w:t>
      </w:r>
      <w:r w:rsidR="00EF4E96" w:rsidRPr="00EF4E96">
        <w:t xml:space="preserve"> </w:t>
      </w:r>
      <w:r w:rsidR="00EF4E96" w:rsidRPr="00703239">
        <w:t xml:space="preserve">Justifies methodological choices. </w:t>
      </w:r>
    </w:p>
    <w:p w14:paraId="72C1361D" w14:textId="77777777" w:rsidR="00CE58BB" w:rsidRPr="00463247" w:rsidRDefault="00761CFE" w:rsidP="00463247">
      <w:pPr>
        <w:pStyle w:val="CCISNormal"/>
        <w:numPr>
          <w:ilvl w:val="0"/>
          <w:numId w:val="40"/>
        </w:numPr>
      </w:pPr>
      <w:r w:rsidRPr="00463247">
        <w:t>How other scholars connect their specific research topics to larger issues, questions, or practices within the field.</w:t>
      </w:r>
    </w:p>
    <w:p w14:paraId="7945DC3F" w14:textId="77777777" w:rsidR="00CE58BB" w:rsidRPr="00703239" w:rsidRDefault="00761CFE" w:rsidP="00EF4E96">
      <w:pPr>
        <w:pStyle w:val="CCISNormal"/>
        <w:numPr>
          <w:ilvl w:val="0"/>
          <w:numId w:val="40"/>
        </w:numPr>
      </w:pPr>
      <w:r w:rsidRPr="00703239">
        <w:lastRenderedPageBreak/>
        <w:t>Identify potential g</w:t>
      </w:r>
      <w:r w:rsidR="00EF4E96">
        <w:t>aps in knowledge: i</w:t>
      </w:r>
      <w:r w:rsidRPr="00703239">
        <w:t>llustrates the uniqueness, importance of and need for your particular project.</w:t>
      </w:r>
    </w:p>
    <w:p w14:paraId="081F6017" w14:textId="77777777" w:rsidR="00CE58BB" w:rsidRPr="00703239" w:rsidRDefault="00761CFE" w:rsidP="00703239">
      <w:pPr>
        <w:pStyle w:val="CCISNormal"/>
        <w:numPr>
          <w:ilvl w:val="0"/>
          <w:numId w:val="40"/>
        </w:numPr>
      </w:pPr>
      <w:r w:rsidRPr="00703239">
        <w:t>Establish a need for current and/or future research projects.</w:t>
      </w:r>
    </w:p>
    <w:p w14:paraId="36B607EE" w14:textId="77777777" w:rsidR="00252E5D" w:rsidRPr="00C24E5A" w:rsidRDefault="00EF0056" w:rsidP="00E06792">
      <w:pPr>
        <w:pStyle w:val="Heading1"/>
        <w:numPr>
          <w:ilvl w:val="0"/>
          <w:numId w:val="24"/>
        </w:numPr>
      </w:pPr>
      <w:bookmarkStart w:id="22" w:name="_Toc278210566"/>
      <w:bookmarkStart w:id="23" w:name="_Toc278210814"/>
      <w:bookmarkStart w:id="24" w:name="_Toc278214918"/>
      <w:bookmarkStart w:id="25" w:name="_Toc278448581"/>
      <w:bookmarkStart w:id="26" w:name="_Toc445190388"/>
      <w:r>
        <w:t>Research M</w:t>
      </w:r>
      <w:r w:rsidR="00252E5D" w:rsidRPr="00C24E5A">
        <w:t>ethodology</w:t>
      </w:r>
      <w:bookmarkEnd w:id="22"/>
      <w:bookmarkEnd w:id="23"/>
      <w:bookmarkEnd w:id="24"/>
      <w:bookmarkEnd w:id="25"/>
      <w:bookmarkEnd w:id="26"/>
      <w:r w:rsidR="009557AB">
        <w:t xml:space="preserve"> </w:t>
      </w:r>
    </w:p>
    <w:p w14:paraId="005B0A6F" w14:textId="77777777" w:rsidR="000E1597" w:rsidRPr="002F55F4" w:rsidRDefault="00E15E42" w:rsidP="00E37A14">
      <w:pPr>
        <w:pStyle w:val="CCISNormal"/>
      </w:pPr>
      <w:r w:rsidRPr="00CF1B04">
        <w:t xml:space="preserve">The “how to” component of the proposal is called the Research Methodology, component. </w:t>
      </w:r>
      <w:r w:rsidR="00D10435" w:rsidRPr="00D10435">
        <w:t>In the computing field, there are several research methodologies, including quantitative, qualitative, formal, experimental</w:t>
      </w:r>
      <w:r>
        <w:t>, build, process</w:t>
      </w:r>
      <w:r w:rsidR="00D10435" w:rsidRPr="00D10435">
        <w:t>, and model</w:t>
      </w:r>
      <w:r w:rsidR="00B73029">
        <w:t xml:space="preserve"> </w:t>
      </w:r>
      <w:r w:rsidR="00A20BD6">
        <w:fldChar w:fldCharType="begin"/>
      </w:r>
      <w:r w:rsidR="00B73029">
        <w:instrText xml:space="preserve"> ADDIN ZOTERO_ITEM CSL_CITATION {"citationID":"a9vr0sm0m","properties":{"formattedCitation":"[1]","plainCitation":"[1]"},"citationItems":[{"id":1587,"uris":["http://zotero.org/users/367606/items/ZRMXG566"],"uri":["http://zotero.org/users/367606/items/ZRMXG566"],"itemData":{"id":1587,"type":"article-journal","title":"About Computing Science Research Methodology","source":"Google Scholar","author":[{"family":"Elio","given":"Renee"},{"family":"Hoover","given":"Jim"},{"family":"Nikolaidis","given":"Ioanis"},{"family":"Salavatipour","given":"Mohammad"},{"family":"Stewart","given":"Lorna"},{"family":"Wong","given":"Ken"}]}}],"schema":"https://github.com/citation-style-language/schema/raw/master/csl-citation.json"} </w:instrText>
      </w:r>
      <w:r w:rsidR="00A20BD6">
        <w:fldChar w:fldCharType="separate"/>
      </w:r>
      <w:r w:rsidR="00B73029">
        <w:rPr>
          <w:noProof/>
        </w:rPr>
        <w:t>[1]</w:t>
      </w:r>
      <w:r w:rsidR="00A20BD6">
        <w:fldChar w:fldCharType="end"/>
      </w:r>
      <w:r w:rsidR="006110D4">
        <w:t>, more on research methods in the computing discipline</w:t>
      </w:r>
      <w:r w:rsidR="00E624FE">
        <w:t xml:space="preserve"> can be found in</w:t>
      </w:r>
      <w:r w:rsidR="006110D4">
        <w:t xml:space="preserve"> </w:t>
      </w:r>
      <w:r w:rsidR="00A20BD6">
        <w:fldChar w:fldCharType="begin"/>
      </w:r>
      <w:r w:rsidR="001176B2">
        <w:instrText xml:space="preserve"> ADDIN ZOTERO_ITEM CSL_CITATION {"citationID":"1b5gm398sp","properties":{"formattedCitation":"[2]","plainCitation":"[2]"},"citationItems":[{"id":1705,"uris":["http://zotero.org/users/367606/items/VRDUR9R5"],"uri":["http://zotero.org/users/367606/items/VRDUR9R5"],"itemData":{"id":1705,"type":"article-journal","title":"A unified classification system for research in the computing disciplines","container-title":"Information and Software Technology","page":"245-255","volume":"47","issue":"4","source":"ScienceDirect","abstract":"The field of computing is made up of several disciplines of which Computer Science, Software Engineering, and Information Systems are arguably three of the primary ones. Despite the fact that each discipline has a specific focus, there is also considerable overlap. Knowledge sharing, however, is becoming increasingly difficult as the body of knowledge in each discipline increases and specialization results. For effective knowledge sharing, it is therefore important to have a unified classification system by means of which the bodies of knowledge that constitute the field may be compared and contrasted. This paper presents a multi-faceted system based on five research-focused characteristics: topic, approach, method, unit of analysis, and reference discipline. The classification system was designed based on the requirements for effective classification systems, and was then used to investigate these five characteristics of research in the computing field.","DOI":"10.1016/j.infsof.2004.08.006","ISSN":"0950-5849","journalAbbreviation":"Information and Software Technology","author":[{"family":"Vessey","given":"Iris"},{"family":"Ramesh","given":"V."},{"family":"Glass","given":"Robert L."}],"issued":{"date-parts":[["2005",3,15]]},"accessed":{"date-parts":[["2015",1,19]],"season":"04:24:59"}}}],"schema":"https://github.com/citation-style-language/schema/raw/master/csl-citation.json"} </w:instrText>
      </w:r>
      <w:r w:rsidR="00A20BD6">
        <w:fldChar w:fldCharType="separate"/>
      </w:r>
      <w:r w:rsidR="001176B2">
        <w:rPr>
          <w:noProof/>
        </w:rPr>
        <w:t>[2]</w:t>
      </w:r>
      <w:r w:rsidR="00A20BD6">
        <w:fldChar w:fldCharType="end"/>
      </w:r>
      <w:r w:rsidR="001176B2">
        <w:t xml:space="preserve"> </w:t>
      </w:r>
      <w:r w:rsidR="00D10435" w:rsidRPr="00D10435">
        <w:t xml:space="preserve">. </w:t>
      </w:r>
      <w:r w:rsidR="00D10435">
        <w:t>Usually, t</w:t>
      </w:r>
      <w:r w:rsidR="00D10435" w:rsidRPr="00D10435">
        <w:t>he activities required to tackle a single research question may include several of these methodologies.</w:t>
      </w:r>
    </w:p>
    <w:p w14:paraId="3FABF70D" w14:textId="77777777" w:rsidR="00E15E42" w:rsidRPr="002F55F4" w:rsidRDefault="00252E5D" w:rsidP="006E3219">
      <w:pPr>
        <w:pStyle w:val="CCISNormal"/>
      </w:pPr>
      <w:r w:rsidRPr="002F55F4">
        <w:t xml:space="preserve">You need to display an awareness of the available methodologies and show a clear understanding of the methodologies that would be most suitable for your research. </w:t>
      </w:r>
      <w:r w:rsidR="00E15E42">
        <w:t>You need to address the following:</w:t>
      </w:r>
    </w:p>
    <w:p w14:paraId="43318670" w14:textId="77777777" w:rsidR="00FE52C2" w:rsidRPr="00DE4B9B" w:rsidRDefault="00FE52C2" w:rsidP="00FE52C2">
      <w:pPr>
        <w:pStyle w:val="CCISNormal"/>
        <w:numPr>
          <w:ilvl w:val="0"/>
          <w:numId w:val="11"/>
        </w:numPr>
      </w:pPr>
      <w:r w:rsidRPr="00DE4B9B">
        <w:t xml:space="preserve">Introduce the </w:t>
      </w:r>
      <w:r w:rsidRPr="003B4FBA">
        <w:rPr>
          <w:i/>
          <w:iCs/>
          <w:u w:val="single"/>
        </w:rPr>
        <w:t>overall methodological approach</w:t>
      </w:r>
      <w:r>
        <w:t xml:space="preserve">: </w:t>
      </w:r>
      <w:r w:rsidR="0090227A">
        <w:t>What steps will you take and what methods will you use to address your question? How will your proposed method provide a reliable answer to your question?</w:t>
      </w:r>
      <w:r>
        <w:t xml:space="preserve"> method provide a reliable answer to your question</w:t>
      </w:r>
    </w:p>
    <w:p w14:paraId="5DFF614F" w14:textId="77777777" w:rsidR="0090227A" w:rsidRDefault="00FE52C2" w:rsidP="00355F06">
      <w:pPr>
        <w:pStyle w:val="CCISNormal"/>
        <w:numPr>
          <w:ilvl w:val="0"/>
          <w:numId w:val="11"/>
        </w:numPr>
      </w:pPr>
      <w:r>
        <w:t xml:space="preserve">Resources Requirements: </w:t>
      </w:r>
      <w:r w:rsidR="0090227A">
        <w:t>What practical conside</w:t>
      </w:r>
      <w:r w:rsidR="00355F06">
        <w:t>rations are there; for example,</w:t>
      </w:r>
      <w:r w:rsidR="0090227A" w:rsidRPr="00355F06">
        <w:rPr>
          <w:i/>
          <w:iCs/>
          <w:u w:val="single"/>
        </w:rPr>
        <w:t xml:space="preserve"> equipment, facilities, and other resources will be required</w:t>
      </w:r>
    </w:p>
    <w:p w14:paraId="2944FFBF" w14:textId="77777777" w:rsidR="00355F06" w:rsidRPr="003B4FBA" w:rsidRDefault="00355F06" w:rsidP="00355F06">
      <w:pPr>
        <w:pStyle w:val="CCISNormal"/>
        <w:numPr>
          <w:ilvl w:val="0"/>
          <w:numId w:val="11"/>
        </w:numPr>
        <w:rPr>
          <w:i/>
          <w:iCs/>
          <w:u w:val="single"/>
        </w:rPr>
      </w:pPr>
      <w:r>
        <w:t xml:space="preserve">Explain how you will test your findings: such as </w:t>
      </w:r>
      <w:r w:rsidRPr="003B4FBA">
        <w:rPr>
          <w:i/>
          <w:iCs/>
          <w:u w:val="single"/>
        </w:rPr>
        <w:t>methods of data collection</w:t>
      </w:r>
      <w:r>
        <w:t xml:space="preserve"> </w:t>
      </w:r>
      <w:r w:rsidRPr="003B4FBA">
        <w:rPr>
          <w:i/>
          <w:iCs/>
          <w:u w:val="single"/>
        </w:rPr>
        <w:t>laboratory procedures, interviews, questionnaires, modeling, simulation, text analysis, use of secondary data sources, etc.</w:t>
      </w:r>
    </w:p>
    <w:p w14:paraId="57141961" w14:textId="77777777" w:rsidR="005131BA" w:rsidRDefault="00355F06" w:rsidP="005131BA">
      <w:pPr>
        <w:pStyle w:val="CCISNormal"/>
        <w:numPr>
          <w:ilvl w:val="0"/>
          <w:numId w:val="11"/>
        </w:numPr>
      </w:pPr>
      <w:r w:rsidRPr="00DE4B9B">
        <w:t xml:space="preserve">Explain how you intend to </w:t>
      </w:r>
      <w:r w:rsidRPr="003B4FBA">
        <w:rPr>
          <w:i/>
          <w:iCs/>
          <w:u w:val="single"/>
        </w:rPr>
        <w:t>analyze and interpret</w:t>
      </w:r>
      <w:r w:rsidRPr="00DE4B9B">
        <w:t xml:space="preserve"> your results (i.e. statistical analysis, theoretical framework). </w:t>
      </w:r>
    </w:p>
    <w:p w14:paraId="391E73A8" w14:textId="77777777" w:rsidR="00E662CF" w:rsidRPr="005131BA" w:rsidRDefault="00E662CF" w:rsidP="005131BA">
      <w:pPr>
        <w:pStyle w:val="CCISNormal"/>
        <w:numPr>
          <w:ilvl w:val="0"/>
          <w:numId w:val="11"/>
        </w:numPr>
      </w:pPr>
      <w:r w:rsidRPr="005131BA">
        <w:rPr>
          <w:color w:val="313131"/>
        </w:rPr>
        <w:t xml:space="preserve">What do you want to demonstrate, test, investigate or </w:t>
      </w:r>
      <w:proofErr w:type="gramStart"/>
      <w:r w:rsidRPr="005131BA">
        <w:rPr>
          <w:color w:val="313131"/>
        </w:rPr>
        <w:t>examine?,</w:t>
      </w:r>
      <w:proofErr w:type="gramEnd"/>
      <w:r w:rsidRPr="005131BA">
        <w:rPr>
          <w:color w:val="313131"/>
        </w:rPr>
        <w:t xml:space="preserve"> e.g. Experiments must contain the following steps to be considered "good science.“</w:t>
      </w:r>
    </w:p>
    <w:p w14:paraId="6047D091" w14:textId="77777777" w:rsidR="00E662CF" w:rsidRPr="00E662CF" w:rsidRDefault="00E662CF" w:rsidP="005131BA">
      <w:pPr>
        <w:widowControl w:val="0"/>
        <w:numPr>
          <w:ilvl w:val="0"/>
          <w:numId w:val="49"/>
        </w:numPr>
        <w:autoSpaceDE w:val="0"/>
        <w:autoSpaceDN w:val="0"/>
        <w:adjustRightInd w:val="0"/>
        <w:spacing w:after="240"/>
        <w:rPr>
          <w:rFonts w:ascii="Arial" w:hAnsi="Arial" w:cs="Arial"/>
          <w:color w:val="313131"/>
        </w:rPr>
      </w:pPr>
      <w:r w:rsidRPr="00E662CF">
        <w:rPr>
          <w:rFonts w:ascii="Arial" w:hAnsi="Arial" w:cs="Arial"/>
          <w:color w:val="313131"/>
        </w:rPr>
        <w:t>Must keep track of the information by recording the data.</w:t>
      </w:r>
    </w:p>
    <w:p w14:paraId="3E193107" w14:textId="77777777" w:rsidR="00E662CF" w:rsidRPr="005131BA" w:rsidRDefault="00E662CF" w:rsidP="005131BA">
      <w:pPr>
        <w:widowControl w:val="0"/>
        <w:numPr>
          <w:ilvl w:val="0"/>
          <w:numId w:val="49"/>
        </w:numPr>
        <w:autoSpaceDE w:val="0"/>
        <w:autoSpaceDN w:val="0"/>
        <w:adjustRightInd w:val="0"/>
        <w:spacing w:after="240"/>
        <w:rPr>
          <w:rFonts w:ascii="Arial" w:hAnsi="Arial" w:cs="Arial"/>
          <w:color w:val="313131"/>
        </w:rPr>
      </w:pPr>
      <w:r w:rsidRPr="005131BA">
        <w:rPr>
          <w:rFonts w:ascii="Arial" w:hAnsi="Arial" w:cs="Arial"/>
          <w:color w:val="313131"/>
        </w:rPr>
        <w:t>The data should be presented visually, if possible, s</w:t>
      </w:r>
      <w:r w:rsidR="005131BA" w:rsidRPr="005131BA">
        <w:rPr>
          <w:rFonts w:ascii="Arial" w:hAnsi="Arial" w:cs="Arial"/>
          <w:color w:val="313131"/>
        </w:rPr>
        <w:t>uch as through a graph or table</w:t>
      </w:r>
      <w:r w:rsidR="005131BA">
        <w:rPr>
          <w:rFonts w:ascii="Arial" w:hAnsi="Arial" w:cs="Arial"/>
          <w:color w:val="313131"/>
        </w:rPr>
        <w:t xml:space="preserve"> and r</w:t>
      </w:r>
      <w:r w:rsidRPr="005131BA">
        <w:rPr>
          <w:rFonts w:ascii="Arial" w:hAnsi="Arial" w:cs="Arial"/>
          <w:color w:val="313131"/>
        </w:rPr>
        <w:t>esults can be compared to something.</w:t>
      </w:r>
    </w:p>
    <w:p w14:paraId="677AB807" w14:textId="77777777" w:rsidR="00E662CF" w:rsidRPr="005131BA" w:rsidRDefault="00E662CF" w:rsidP="005131BA">
      <w:pPr>
        <w:pStyle w:val="CCISNormal"/>
        <w:numPr>
          <w:ilvl w:val="0"/>
          <w:numId w:val="49"/>
        </w:numPr>
      </w:pPr>
      <w:r w:rsidRPr="00E662CF">
        <w:rPr>
          <w:color w:val="313131"/>
        </w:rPr>
        <w:t>Errors must be reported</w:t>
      </w:r>
    </w:p>
    <w:p w14:paraId="69F2C041" w14:textId="77777777" w:rsidR="0090227A" w:rsidRDefault="0090227A" w:rsidP="00427122">
      <w:pPr>
        <w:pStyle w:val="CCISNormal"/>
        <w:numPr>
          <w:ilvl w:val="0"/>
          <w:numId w:val="11"/>
        </w:numPr>
      </w:pPr>
      <w:r>
        <w:t xml:space="preserve">Are there particular ethical issues that will need to be considered (for example, all </w:t>
      </w:r>
      <w:r w:rsidRPr="00355F06">
        <w:rPr>
          <w:i/>
          <w:iCs/>
          <w:u w:val="single"/>
        </w:rPr>
        <w:t>projects using human participants require ethical approval</w:t>
      </w:r>
      <w:r>
        <w:t>)?</w:t>
      </w:r>
    </w:p>
    <w:p w14:paraId="20C6640B" w14:textId="77777777" w:rsidR="000E1597" w:rsidRDefault="0090227A" w:rsidP="00C24E5A">
      <w:pPr>
        <w:pStyle w:val="CCISNormal"/>
        <w:numPr>
          <w:ilvl w:val="0"/>
          <w:numId w:val="11"/>
        </w:numPr>
      </w:pPr>
      <w:r>
        <w:t xml:space="preserve">Are there any </w:t>
      </w:r>
      <w:r w:rsidRPr="00355F06">
        <w:rPr>
          <w:i/>
          <w:iCs/>
          <w:u w:val="single"/>
        </w:rPr>
        <w:t>potential problems / difficulti</w:t>
      </w:r>
      <w:r>
        <w:t>es that you foresee (for example, delays in gaining access to special populations or materials) that might affect your rate of progress?</w:t>
      </w:r>
    </w:p>
    <w:p w14:paraId="75F8B915" w14:textId="77777777" w:rsidR="00DE4B9B" w:rsidRPr="006E3219" w:rsidRDefault="00DE4B9B" w:rsidP="00DE4B9B">
      <w:pPr>
        <w:pStyle w:val="CCISNormal"/>
        <w:numPr>
          <w:ilvl w:val="0"/>
          <w:numId w:val="11"/>
        </w:numPr>
      </w:pPr>
      <w:r w:rsidRPr="00DE4B9B">
        <w:t xml:space="preserve">Address </w:t>
      </w:r>
      <w:r w:rsidRPr="00DE4B9B">
        <w:rPr>
          <w:u w:val="single"/>
        </w:rPr>
        <w:t>potential limitations</w:t>
      </w:r>
    </w:p>
    <w:p w14:paraId="61E15895" w14:textId="77777777" w:rsidR="00B6250E" w:rsidRPr="00045114" w:rsidRDefault="00B6250E" w:rsidP="00E06792">
      <w:pPr>
        <w:pStyle w:val="Heading1"/>
        <w:numPr>
          <w:ilvl w:val="0"/>
          <w:numId w:val="24"/>
        </w:numPr>
      </w:pPr>
      <w:bookmarkStart w:id="27" w:name="_Toc445190389"/>
      <w:bookmarkStart w:id="28" w:name="_Toc278210569"/>
      <w:bookmarkStart w:id="29" w:name="_Toc278210817"/>
      <w:bookmarkStart w:id="30" w:name="_Toc278214921"/>
      <w:bookmarkStart w:id="31" w:name="_Toc278448588"/>
      <w:r>
        <w:lastRenderedPageBreak/>
        <w:t>Co</w:t>
      </w:r>
      <w:r w:rsidRPr="001D6C5B">
        <w:t>ntribution to the field/</w:t>
      </w:r>
      <w:r>
        <w:t xml:space="preserve"> </w:t>
      </w:r>
      <w:r w:rsidRPr="001D6C5B">
        <w:t xml:space="preserve">Significance and /or Impact of </w:t>
      </w:r>
      <w:r w:rsidRPr="00045114">
        <w:t>Proposed Research</w:t>
      </w:r>
      <w:bookmarkEnd w:id="27"/>
    </w:p>
    <w:p w14:paraId="1D103302" w14:textId="77777777" w:rsidR="00B6250E" w:rsidRDefault="00B6250E" w:rsidP="00B6250E">
      <w:r>
        <w:t xml:space="preserve">You will need to explain the proposed research significance, and locate it within the relevant literature. </w:t>
      </w:r>
      <w:r w:rsidRPr="002F55F4">
        <w:t xml:space="preserve">A convincing statement is required as to why your topic </w:t>
      </w:r>
      <w:r>
        <w:t xml:space="preserve">is worth </w:t>
      </w:r>
      <w:r w:rsidRPr="002F55F4">
        <w:t>scientific research, i.e. how it will contribute to and enrich the academic knowledge. Thi</w:t>
      </w:r>
      <w:r>
        <w:t xml:space="preserve">s contribution results from </w:t>
      </w:r>
      <w:r w:rsidRPr="002F55F4">
        <w:t>your research activities, which are conducted to discover new information, as well as to expand and verify existing knowledge.</w:t>
      </w:r>
      <w:r>
        <w:t xml:space="preserve"> You need to provide </w:t>
      </w:r>
      <w:r w:rsidRPr="00940E12">
        <w:t>indication of how you feel your research can make an original contribution, how it may fill gaps in existing work and how it may extend understanding of particular topics</w:t>
      </w:r>
      <w:r>
        <w:t xml:space="preserve"> </w:t>
      </w:r>
      <w:r w:rsidRPr="00940E12">
        <w:t>in your particular subject area</w:t>
      </w:r>
      <w:r>
        <w:t>.</w:t>
      </w:r>
    </w:p>
    <w:p w14:paraId="11819644" w14:textId="77777777" w:rsidR="00B6250E" w:rsidRPr="002F55F4" w:rsidRDefault="00B6250E" w:rsidP="00B6250E">
      <w:pPr>
        <w:pStyle w:val="CCISNormal"/>
      </w:pPr>
      <w:r>
        <w:t xml:space="preserve">The working paper by Dr. John Morrison </w:t>
      </w:r>
      <w:r>
        <w:fldChar w:fldCharType="begin"/>
      </w:r>
      <w:r>
        <w:instrText xml:space="preserve"> ADDIN ZOTERO_ITEM CSL_CITATION {"citationID":"a8uhhjim3","properties":{"formattedCitation":"[3]","plainCitation":"[3]"},"citationItems":[{"id":1667,"uris":["http://zotero.org/users/367606/items/MR3TDT2E"],"uri":["http://zotero.org/users/367606/items/MR3TDT2E"],"itemData":{"id":1667,"type":"webpage","title":"A Contribution to Scientific Knowledge","URL":"http://www.usb.ac.za/Common/Pdfs/Working_paper%5B1%5D.pdf","author":[{"family":"John Morrison","given":""}],"issued":{"date-parts":[["2003"]]},"accessed":{"date-parts":[["2015",1,16]],"season":"08:22:12"}}}],"schema":"https://github.com/citation-style-language/schema/raw/master/csl-citation.json"} </w:instrText>
      </w:r>
      <w:r>
        <w:fldChar w:fldCharType="separate"/>
      </w:r>
      <w:r>
        <w:rPr>
          <w:noProof/>
        </w:rPr>
        <w:t>[3]</w:t>
      </w:r>
      <w:r>
        <w:fldChar w:fldCharType="end"/>
      </w:r>
      <w:r>
        <w:t xml:space="preserve"> is a good resource for helping you understand what constitutes a contribution.  </w:t>
      </w:r>
    </w:p>
    <w:p w14:paraId="336E6D92" w14:textId="77777777" w:rsidR="00B6250E" w:rsidRDefault="00B6250E" w:rsidP="00E06792">
      <w:pPr>
        <w:pStyle w:val="Heading1"/>
        <w:numPr>
          <w:ilvl w:val="0"/>
          <w:numId w:val="24"/>
        </w:numPr>
      </w:pPr>
      <w:bookmarkStart w:id="32" w:name="_Toc445190390"/>
      <w:r>
        <w:t>Relevance to the Department</w:t>
      </w:r>
      <w:bookmarkEnd w:id="32"/>
      <w:r>
        <w:t xml:space="preserve"> </w:t>
      </w:r>
    </w:p>
    <w:p w14:paraId="2E6E3CBA" w14:textId="77777777" w:rsidR="00B6250E" w:rsidRPr="003D7A85" w:rsidRDefault="00B6250E" w:rsidP="00B6250E">
      <w:pPr>
        <w:pStyle w:val="CCISNormal"/>
      </w:pPr>
      <w:r>
        <w:t xml:space="preserve">You should relate the proposed research to the existing specialties in the department in which you are studying </w:t>
      </w:r>
      <w:r w:rsidRPr="002F55F4">
        <w:t xml:space="preserve">and understanding of </w:t>
      </w:r>
      <w:r>
        <w:t>computing within your specific discipline (department specialty)</w:t>
      </w:r>
    </w:p>
    <w:p w14:paraId="561C785F" w14:textId="77777777" w:rsidR="00696679" w:rsidRPr="00A61166" w:rsidRDefault="00696679" w:rsidP="00E06792">
      <w:pPr>
        <w:pStyle w:val="Heading1"/>
        <w:numPr>
          <w:ilvl w:val="0"/>
          <w:numId w:val="24"/>
        </w:numPr>
      </w:pPr>
      <w:bookmarkStart w:id="33" w:name="_Toc445190391"/>
      <w:r w:rsidRPr="00A61166">
        <w:t>Research P</w:t>
      </w:r>
      <w:bookmarkEnd w:id="28"/>
      <w:bookmarkEnd w:id="29"/>
      <w:bookmarkEnd w:id="30"/>
      <w:bookmarkEnd w:id="31"/>
      <w:r w:rsidR="00940E12" w:rsidRPr="00A61166">
        <w:t>lan</w:t>
      </w:r>
      <w:r w:rsidRPr="00A61166">
        <w:t xml:space="preserve"> </w:t>
      </w:r>
      <w:r w:rsidR="00FA6EAD" w:rsidRPr="00A61166">
        <w:t>and Timeline</w:t>
      </w:r>
      <w:bookmarkEnd w:id="33"/>
    </w:p>
    <w:p w14:paraId="1D42B552" w14:textId="77777777" w:rsidR="003C74D6" w:rsidRDefault="00696679" w:rsidP="00235F23">
      <w:pPr>
        <w:pStyle w:val="CCISNormal"/>
      </w:pPr>
      <w:r w:rsidRPr="002F55F4">
        <w:t xml:space="preserve">You need to include a preliminary time and work schedule outlining the main phases in your research project. </w:t>
      </w:r>
      <w:r w:rsidR="00D01DB1">
        <w:t xml:space="preserve">You will need to provide a rough time line for the completion of your research to show that the project is achievable (given the facilities and resources required) in no more than </w:t>
      </w:r>
      <w:r w:rsidR="00623630">
        <w:t>(XX semesters</w:t>
      </w:r>
      <w:r w:rsidR="00FF71F3">
        <w:t>)</w:t>
      </w:r>
      <w:r w:rsidR="00623630">
        <w:t>.</w:t>
      </w:r>
    </w:p>
    <w:p w14:paraId="2332D858" w14:textId="77777777" w:rsidR="00D01DB1" w:rsidRPr="002F55F4" w:rsidRDefault="00623630" w:rsidP="00696679">
      <w:pPr>
        <w:pStyle w:val="CCISNormal"/>
      </w:pPr>
      <w:r>
        <w:t xml:space="preserve">It is important </w:t>
      </w:r>
      <w:r w:rsidR="003C74D6">
        <w:t>to establish specific milestones and timelines and a Gantt diagram. It should also anticipate the conferences and journals to which the work in progress is expected to be submitted along the way</w:t>
      </w:r>
      <w:r>
        <w:t>.</w:t>
      </w:r>
    </w:p>
    <w:p w14:paraId="70A25B5E" w14:textId="77777777" w:rsidR="00696679" w:rsidRPr="00696679" w:rsidRDefault="00696679" w:rsidP="00E06792">
      <w:pPr>
        <w:pStyle w:val="Heading1"/>
        <w:numPr>
          <w:ilvl w:val="0"/>
          <w:numId w:val="24"/>
        </w:numPr>
      </w:pPr>
      <w:bookmarkStart w:id="34" w:name="_Toc278448589"/>
      <w:bookmarkStart w:id="35" w:name="_Toc445190392"/>
      <w:bookmarkStart w:id="36" w:name="_Toc278210570"/>
      <w:bookmarkStart w:id="37" w:name="_Toc278210818"/>
      <w:bookmarkStart w:id="38" w:name="_Toc278214922"/>
      <w:r w:rsidRPr="00696679">
        <w:t>References</w:t>
      </w:r>
      <w:bookmarkEnd w:id="34"/>
      <w:bookmarkEnd w:id="35"/>
    </w:p>
    <w:p w14:paraId="1F981638" w14:textId="77777777" w:rsidR="008935DC" w:rsidRPr="00B546B0" w:rsidRDefault="00B546B0" w:rsidP="00696679">
      <w:pPr>
        <w:pStyle w:val="CCISNormal"/>
        <w:rPr>
          <w:rFonts w:ascii="Times" w:hAnsi="Times" w:cs="Times"/>
        </w:rPr>
      </w:pPr>
      <w:bookmarkStart w:id="39" w:name="_Toc278448590"/>
      <w:r>
        <w:t xml:space="preserve">Your references should provide the reader with a good sense of your grasp on the literature and how you can contribute to it. </w:t>
      </w:r>
      <w:bookmarkEnd w:id="36"/>
      <w:bookmarkEnd w:id="37"/>
      <w:bookmarkEnd w:id="38"/>
      <w:bookmarkEnd w:id="39"/>
      <w:r>
        <w:t>A f</w:t>
      </w:r>
      <w:r w:rsidR="00696679" w:rsidRPr="002F55F4">
        <w:t xml:space="preserve">ull list of references to key texts and articles must be included. </w:t>
      </w:r>
      <w:r w:rsidR="00F93BB2">
        <w:t>Referencing should be done according to the IEEE referencing styles</w:t>
      </w:r>
      <w:r w:rsidR="001D6955">
        <w:t xml:space="preserve"> </w:t>
      </w:r>
      <w:r w:rsidR="00A20BD6">
        <w:fldChar w:fldCharType="begin"/>
      </w:r>
      <w:r w:rsidR="001D6955">
        <w:instrText xml:space="preserve"> ADDIN ZOTERO_ITEM CSL_CITATION {"citationID":"1168brs2rr","properties":{"formattedCitation":"[4]","plainCitation":"[4]"},"citationItems":[{"id":1697,"uris":["http://zotero.org/users/367606/items/WMBKQHWX"],"uri":["http://zotero.org/users/367606/items/WMBKQHWX"],"itemData":{"id":1697,"type":"webpage","title":"The University of York - IEEE referencing style","URL":"http://www.york.ac.uk/integrity/ieee.html","accessed":{"date-parts":[["2015",1,17]],"season":"09:23:31"}}}],"schema":"https://github.com/citation-style-language/schema/raw/master/csl-citation.json"} </w:instrText>
      </w:r>
      <w:r w:rsidR="00A20BD6">
        <w:fldChar w:fldCharType="separate"/>
      </w:r>
      <w:r w:rsidR="001D6955">
        <w:rPr>
          <w:noProof/>
        </w:rPr>
        <w:t>[4]</w:t>
      </w:r>
      <w:r w:rsidR="00A20BD6">
        <w:fldChar w:fldCharType="end"/>
      </w:r>
      <w:r w:rsidR="008935DC">
        <w:t xml:space="preserve">. References are numbered in square brackets [ ] as sources are introduced in your writing. A full reference list with sources listed according to the order used in the paper is then provided with full source details. </w:t>
      </w:r>
    </w:p>
    <w:p w14:paraId="28991991" w14:textId="77777777" w:rsidR="00696679" w:rsidRDefault="00F93BB2" w:rsidP="00696679">
      <w:pPr>
        <w:pStyle w:val="CCISNormal"/>
      </w:pPr>
      <w:r>
        <w:t>The CCIS</w:t>
      </w:r>
      <w:r w:rsidR="00696679">
        <w:t xml:space="preserve"> website has comprehensive details on the </w:t>
      </w:r>
      <w:r>
        <w:t xml:space="preserve">postgraduate </w:t>
      </w:r>
      <w:r w:rsidR="00696679">
        <w:t>progr</w:t>
      </w:r>
      <w:r>
        <w:t>ams</w:t>
      </w:r>
      <w:r w:rsidR="00696679">
        <w:t xml:space="preserve">. The </w:t>
      </w:r>
      <w:r>
        <w:t xml:space="preserve">templates and </w:t>
      </w:r>
      <w:r w:rsidR="00696679">
        <w:t>brochure c</w:t>
      </w:r>
      <w:r>
        <w:t xml:space="preserve">an be downloaded </w:t>
      </w:r>
      <w:r w:rsidR="00045114">
        <w:t>from:</w:t>
      </w:r>
      <w:r>
        <w:t xml:space="preserve"> http://www.ccis.ksu.edu.sa/.</w:t>
      </w:r>
      <w:r w:rsidR="00696679">
        <w:t xml:space="preserve"> </w:t>
      </w:r>
    </w:p>
    <w:p w14:paraId="1476A47F" w14:textId="77777777" w:rsidR="00696679" w:rsidRDefault="00696679" w:rsidP="00696679">
      <w:pPr>
        <w:pStyle w:val="CCISNormal"/>
      </w:pPr>
      <w:r w:rsidRPr="002E5C84">
        <w:t xml:space="preserve">The most important thing regarding references is that you should start </w:t>
      </w:r>
      <w:r w:rsidR="00F93BB2">
        <w:t xml:space="preserve">collecting and </w:t>
      </w:r>
      <w:r w:rsidRPr="002E5C84">
        <w:t xml:space="preserve">recording all details of your references </w:t>
      </w:r>
      <w:r w:rsidR="00F93BB2">
        <w:t xml:space="preserve">using tools that help manage and organize your references such as EndNote, </w:t>
      </w:r>
      <w:r w:rsidR="005E2A29">
        <w:t xml:space="preserve">Reference Manager, </w:t>
      </w:r>
      <w:proofErr w:type="spellStart"/>
      <w:r w:rsidR="00F93BB2">
        <w:t>Docear</w:t>
      </w:r>
      <w:proofErr w:type="spellEnd"/>
      <w:r w:rsidR="00F93BB2">
        <w:t>, Zotero, Mend</w:t>
      </w:r>
      <w:r w:rsidR="005E2A29">
        <w:t>ele</w:t>
      </w:r>
      <w:r w:rsidR="00F93BB2">
        <w:t xml:space="preserve">y, </w:t>
      </w:r>
      <w:proofErr w:type="spellStart"/>
      <w:r w:rsidR="005E2A29">
        <w:t>BibSonomy</w:t>
      </w:r>
      <w:proofErr w:type="spellEnd"/>
      <w:r w:rsidR="005E2A29">
        <w:t xml:space="preserve">, </w:t>
      </w:r>
      <w:r w:rsidR="00F93BB2">
        <w:t>etc.</w:t>
      </w:r>
    </w:p>
    <w:p w14:paraId="2691674B" w14:textId="77777777" w:rsidR="003775B5" w:rsidRDefault="003775B5" w:rsidP="009B3716">
      <w:pPr>
        <w:pStyle w:val="CCISAffilation"/>
        <w:jc w:val="left"/>
      </w:pPr>
    </w:p>
    <w:p w14:paraId="333462D7" w14:textId="77777777" w:rsidR="007B1993" w:rsidRDefault="007B1993" w:rsidP="00623630">
      <w:pPr>
        <w:pStyle w:val="CCISHeading"/>
      </w:pPr>
      <w:r>
        <w:t>References for this guide</w:t>
      </w:r>
    </w:p>
    <w:p w14:paraId="7BC0AD97" w14:textId="77777777" w:rsidR="001D6955" w:rsidRPr="001D6955" w:rsidRDefault="00A20BD6" w:rsidP="001D6955">
      <w:pPr>
        <w:pStyle w:val="Bibliography"/>
        <w:rPr>
          <w:rFonts w:ascii="Arial" w:hAnsi="Arial" w:cs="Arial"/>
        </w:rPr>
      </w:pPr>
      <w:r>
        <w:lastRenderedPageBreak/>
        <w:fldChar w:fldCharType="begin"/>
      </w:r>
      <w:r w:rsidR="00623630">
        <w:instrText xml:space="preserve"> ADDIN ZOTERO_BIBL {"custom":[]} CSL_BIBLIOGRAPHY </w:instrText>
      </w:r>
      <w:r>
        <w:fldChar w:fldCharType="separate"/>
      </w:r>
      <w:r w:rsidR="001D6955" w:rsidRPr="001D6955">
        <w:rPr>
          <w:rFonts w:ascii="Arial" w:hAnsi="Arial" w:cs="Arial"/>
        </w:rPr>
        <w:t>[1]</w:t>
      </w:r>
      <w:r w:rsidR="001D6955" w:rsidRPr="001D6955">
        <w:rPr>
          <w:rFonts w:ascii="Arial" w:hAnsi="Arial" w:cs="Arial"/>
        </w:rPr>
        <w:tab/>
        <w:t>R. Elio, J. Hoover, I. Nikolaidis, M. Salavatipour, L. Stewart, and K. Wong, “About Computing Science Research Methodology.”</w:t>
      </w:r>
    </w:p>
    <w:p w14:paraId="29D071BE" w14:textId="77777777" w:rsidR="001D6955" w:rsidRPr="001D6955" w:rsidRDefault="001D6955" w:rsidP="001D6955">
      <w:pPr>
        <w:pStyle w:val="Bibliography"/>
        <w:rPr>
          <w:rFonts w:ascii="Arial" w:hAnsi="Arial" w:cs="Arial"/>
        </w:rPr>
      </w:pPr>
      <w:r w:rsidRPr="001D6955">
        <w:rPr>
          <w:rFonts w:ascii="Arial" w:hAnsi="Arial" w:cs="Arial"/>
        </w:rPr>
        <w:t>[2]</w:t>
      </w:r>
      <w:r w:rsidRPr="001D6955">
        <w:rPr>
          <w:rFonts w:ascii="Arial" w:hAnsi="Arial" w:cs="Arial"/>
        </w:rPr>
        <w:tab/>
        <w:t xml:space="preserve">I. Vessey, V. Ramesh, and R. L. Glass, “A unified classification system for research in the computing disciplines,” </w:t>
      </w:r>
      <w:r w:rsidRPr="001D6955">
        <w:rPr>
          <w:rFonts w:ascii="Arial" w:hAnsi="Arial" w:cs="Arial"/>
          <w:i/>
          <w:iCs/>
        </w:rPr>
        <w:t>Information and Software Technology</w:t>
      </w:r>
      <w:r w:rsidRPr="001D6955">
        <w:rPr>
          <w:rFonts w:ascii="Arial" w:hAnsi="Arial" w:cs="Arial"/>
        </w:rPr>
        <w:t>, vol. 47, no. 4, pp. 245–255, Mar. 2005.</w:t>
      </w:r>
    </w:p>
    <w:p w14:paraId="3CA8517A" w14:textId="77777777" w:rsidR="001D6955" w:rsidRPr="001D6955" w:rsidRDefault="001D6955" w:rsidP="001D6955">
      <w:pPr>
        <w:pStyle w:val="Bibliography"/>
        <w:rPr>
          <w:rFonts w:ascii="Arial" w:hAnsi="Arial" w:cs="Arial"/>
        </w:rPr>
      </w:pPr>
      <w:r w:rsidRPr="001D6955">
        <w:rPr>
          <w:rFonts w:ascii="Arial" w:hAnsi="Arial" w:cs="Arial"/>
        </w:rPr>
        <w:t>[3]</w:t>
      </w:r>
      <w:r w:rsidRPr="001D6955">
        <w:rPr>
          <w:rFonts w:ascii="Arial" w:hAnsi="Arial" w:cs="Arial"/>
        </w:rPr>
        <w:tab/>
        <w:t>John Morrison, “A Contribution to Scientific Knowledge,” 2003. [Online]. Available: http://www.usb.ac.za/Common/Pdfs/Working_paper%5B1%5D.pdf. [Accessed: 16-Jan-2015].</w:t>
      </w:r>
    </w:p>
    <w:p w14:paraId="204A8BCA" w14:textId="77777777" w:rsidR="001D6955" w:rsidRPr="001D6955" w:rsidRDefault="001D6955" w:rsidP="001D6955">
      <w:pPr>
        <w:pStyle w:val="Bibliography"/>
        <w:rPr>
          <w:rFonts w:ascii="Arial" w:hAnsi="Arial" w:cs="Arial"/>
        </w:rPr>
      </w:pPr>
      <w:r w:rsidRPr="001D6955">
        <w:rPr>
          <w:rFonts w:ascii="Arial" w:hAnsi="Arial" w:cs="Arial"/>
        </w:rPr>
        <w:t>[4]</w:t>
      </w:r>
      <w:r w:rsidRPr="001D6955">
        <w:rPr>
          <w:rFonts w:ascii="Arial" w:hAnsi="Arial" w:cs="Arial"/>
        </w:rPr>
        <w:tab/>
        <w:t>“The University of York - IEEE referencing style.” [Online]. Available: http://www.york.ac.uk/integrity/ieee.html. [Accessed: 17-Jan-2015].</w:t>
      </w:r>
    </w:p>
    <w:p w14:paraId="66E18F62" w14:textId="77777777" w:rsidR="001D6955" w:rsidRDefault="00A20BD6" w:rsidP="00623630">
      <w:pPr>
        <w:pStyle w:val="CCISAffilation"/>
        <w:jc w:val="both"/>
      </w:pPr>
      <w:r>
        <w:fldChar w:fldCharType="end"/>
      </w:r>
      <w:r w:rsidR="001D6955">
        <w:br w:type="page"/>
      </w:r>
    </w:p>
    <w:p w14:paraId="76469BFB" w14:textId="77777777" w:rsidR="001D6955" w:rsidRPr="005B285D" w:rsidRDefault="001D6955" w:rsidP="001D6955">
      <w:pPr>
        <w:pStyle w:val="CCISHeading"/>
      </w:pPr>
      <w:r>
        <w:lastRenderedPageBreak/>
        <w:t xml:space="preserve">Appendix A: </w:t>
      </w:r>
      <w:r w:rsidRPr="005B285D">
        <w:t>General Guidelines for Preparing the Research Proposal</w:t>
      </w:r>
    </w:p>
    <w:p w14:paraId="0DDAF648" w14:textId="77777777" w:rsidR="001D6955" w:rsidRDefault="001D6955" w:rsidP="001D6955">
      <w:pPr>
        <w:widowControl w:val="0"/>
        <w:autoSpaceDE w:val="0"/>
        <w:autoSpaceDN w:val="0"/>
        <w:adjustRightInd w:val="0"/>
        <w:spacing w:after="240"/>
        <w:rPr>
          <w:rFonts w:ascii="Times" w:hAnsi="Times" w:cs="Times"/>
        </w:rPr>
      </w:pPr>
      <w:r>
        <w:rPr>
          <w:rFonts w:ascii="Arial" w:hAnsi="Arial" w:cs="Arial"/>
          <w:b/>
          <w:bCs/>
          <w:color w:val="313131"/>
          <w:sz w:val="26"/>
          <w:szCs w:val="26"/>
        </w:rPr>
        <w:t>Title</w:t>
      </w:r>
    </w:p>
    <w:p w14:paraId="2426D2A5" w14:textId="77777777" w:rsidR="001D6955" w:rsidRPr="00E21A2D" w:rsidRDefault="001D6955" w:rsidP="001D6955">
      <w:pPr>
        <w:pStyle w:val="CCISNormal"/>
      </w:pPr>
      <w:r w:rsidRPr="00E21A2D">
        <w:t xml:space="preserve">Ensure that your proposal title includes important ‘key words’ that will relate your proposal to the specific field of study (focus area). The title should be </w:t>
      </w:r>
      <w:r w:rsidRPr="001D6955">
        <w:rPr>
          <w:b/>
          <w:i/>
        </w:rPr>
        <w:t>short, and describes what your research is about</w:t>
      </w:r>
      <w:r w:rsidRPr="00E21A2D">
        <w:t xml:space="preserve">. It should also </w:t>
      </w:r>
      <w:r>
        <w:t>give</w:t>
      </w:r>
      <w:r w:rsidRPr="00E21A2D">
        <w:t xml:space="preserve"> </w:t>
      </w:r>
      <w:r>
        <w:t xml:space="preserve">an </w:t>
      </w:r>
      <w:r w:rsidRPr="00E21A2D">
        <w:t>indication of your approach or key question.</w:t>
      </w:r>
      <w:r>
        <w:t xml:space="preserve"> </w:t>
      </w:r>
      <w:r w:rsidRPr="00E21A2D">
        <w:t xml:space="preserve">The Arabic translation of the title should be an </w:t>
      </w:r>
      <w:r w:rsidRPr="001D6955">
        <w:rPr>
          <w:b/>
          <w:i/>
        </w:rPr>
        <w:t>accurate and meaningful translation</w:t>
      </w:r>
      <w:r w:rsidRPr="00E21A2D">
        <w:t xml:space="preserve">. Standard Arabic computing terminology lexicons should be consulted to accurately translate the proposal title. </w:t>
      </w:r>
    </w:p>
    <w:p w14:paraId="006BB70C" w14:textId="77777777" w:rsidR="001D6955" w:rsidRPr="00083E49" w:rsidRDefault="001D6955" w:rsidP="001D6955">
      <w:pPr>
        <w:widowControl w:val="0"/>
        <w:autoSpaceDE w:val="0"/>
        <w:autoSpaceDN w:val="0"/>
        <w:adjustRightInd w:val="0"/>
        <w:spacing w:after="240"/>
        <w:rPr>
          <w:rFonts w:ascii="Arial" w:hAnsi="Arial" w:cs="Arial"/>
          <w:b/>
          <w:bCs/>
          <w:color w:val="313131"/>
          <w:sz w:val="26"/>
          <w:szCs w:val="26"/>
        </w:rPr>
      </w:pPr>
      <w:r>
        <w:rPr>
          <w:rFonts w:ascii="Arial" w:hAnsi="Arial" w:cs="Arial"/>
          <w:b/>
          <w:bCs/>
          <w:color w:val="313131"/>
          <w:sz w:val="26"/>
          <w:szCs w:val="26"/>
        </w:rPr>
        <w:t xml:space="preserve">Style </w:t>
      </w:r>
    </w:p>
    <w:p w14:paraId="3F59F631" w14:textId="77777777" w:rsidR="001D6955" w:rsidRPr="00037584" w:rsidRDefault="001D6955" w:rsidP="001D6955">
      <w:pPr>
        <w:pStyle w:val="CCISNormal"/>
      </w:pPr>
      <w:r w:rsidRPr="00037584">
        <w:t xml:space="preserve">The research proposal </w:t>
      </w:r>
      <w:r>
        <w:t>is not only judged on content, but also</w:t>
      </w:r>
      <w:r w:rsidRPr="00037584">
        <w:t xml:space="preserve"> judge</w:t>
      </w:r>
      <w:r>
        <w:t>d</w:t>
      </w:r>
      <w:r w:rsidRPr="00037584">
        <w:t xml:space="preserve"> on form</w:t>
      </w:r>
      <w:r>
        <w:t xml:space="preserve"> and presentation</w:t>
      </w:r>
      <w:r w:rsidRPr="00037584">
        <w:t>. Your research p</w:t>
      </w:r>
      <w:r>
        <w:t xml:space="preserve">roposal </w:t>
      </w:r>
      <w:proofErr w:type="gramStart"/>
      <w:r>
        <w:t>must  look</w:t>
      </w:r>
      <w:proofErr w:type="gramEnd"/>
      <w:r>
        <w:t xml:space="preserve"> professional, and to help you we have provided a template with a specified form and styles. Please adhere the form and style required by CCIS. </w:t>
      </w:r>
    </w:p>
    <w:p w14:paraId="79467D6E" w14:textId="77777777" w:rsidR="001D6955" w:rsidRDefault="001D6955" w:rsidP="001D6955">
      <w:pPr>
        <w:pStyle w:val="CCISNormal"/>
      </w:pPr>
      <w:r>
        <w:t>Use the CCIS proposal template as a guide for required sections in the proposal. For styles, the template contains CCIS specific styles, please use them according to the following table:</w:t>
      </w:r>
    </w:p>
    <w:tbl>
      <w:tblPr>
        <w:tblStyle w:val="TableGrid"/>
        <w:tblW w:w="0" w:type="auto"/>
        <w:tblInd w:w="108" w:type="dxa"/>
        <w:tblLook w:val="04A0" w:firstRow="1" w:lastRow="0" w:firstColumn="1" w:lastColumn="0" w:noHBand="0" w:noVBand="1"/>
      </w:tblPr>
      <w:tblGrid>
        <w:gridCol w:w="4150"/>
        <w:gridCol w:w="4922"/>
      </w:tblGrid>
      <w:tr w:rsidR="001D6955" w:rsidRPr="00993546" w14:paraId="2F9751CE" w14:textId="77777777" w:rsidTr="00D365B7">
        <w:tc>
          <w:tcPr>
            <w:tcW w:w="4150" w:type="dxa"/>
          </w:tcPr>
          <w:p w14:paraId="2046E324" w14:textId="77777777" w:rsidR="001D6955" w:rsidRPr="00993546" w:rsidRDefault="001D6955" w:rsidP="00D365B7">
            <w:pPr>
              <w:pStyle w:val="CCISNormal"/>
              <w:rPr>
                <w:b/>
                <w:sz w:val="20"/>
                <w:szCs w:val="20"/>
              </w:rPr>
            </w:pPr>
            <w:r w:rsidRPr="00993546">
              <w:rPr>
                <w:b/>
                <w:sz w:val="20"/>
                <w:szCs w:val="20"/>
              </w:rPr>
              <w:t>Section</w:t>
            </w:r>
          </w:p>
        </w:tc>
        <w:tc>
          <w:tcPr>
            <w:tcW w:w="4922" w:type="dxa"/>
          </w:tcPr>
          <w:p w14:paraId="5A84B16C" w14:textId="77777777" w:rsidR="001D6955" w:rsidRPr="00993546" w:rsidRDefault="001D6955" w:rsidP="00D365B7">
            <w:pPr>
              <w:pStyle w:val="CCISNormal"/>
              <w:spacing w:after="0"/>
              <w:rPr>
                <w:sz w:val="20"/>
                <w:szCs w:val="20"/>
              </w:rPr>
            </w:pPr>
            <w:r w:rsidRPr="00993546">
              <w:rPr>
                <w:sz w:val="20"/>
                <w:szCs w:val="20"/>
              </w:rPr>
              <w:t>Style</w:t>
            </w:r>
          </w:p>
        </w:tc>
      </w:tr>
      <w:tr w:rsidR="001D6955" w:rsidRPr="00993546" w14:paraId="44D492CC" w14:textId="77777777" w:rsidTr="00D365B7">
        <w:tc>
          <w:tcPr>
            <w:tcW w:w="4150" w:type="dxa"/>
          </w:tcPr>
          <w:p w14:paraId="5B2A0FF2" w14:textId="77777777" w:rsidR="001D6955" w:rsidRPr="00993546" w:rsidRDefault="001D6955" w:rsidP="00D365B7">
            <w:pPr>
              <w:pStyle w:val="CCISNormal"/>
              <w:rPr>
                <w:sz w:val="20"/>
                <w:szCs w:val="20"/>
              </w:rPr>
            </w:pPr>
            <w:r w:rsidRPr="00993546">
              <w:rPr>
                <w:sz w:val="20"/>
                <w:szCs w:val="20"/>
              </w:rPr>
              <w:t>Title (English)</w:t>
            </w:r>
          </w:p>
        </w:tc>
        <w:tc>
          <w:tcPr>
            <w:tcW w:w="4922" w:type="dxa"/>
          </w:tcPr>
          <w:p w14:paraId="77B29505" w14:textId="77777777" w:rsidR="001D6955" w:rsidRPr="00993546" w:rsidRDefault="001D6955" w:rsidP="00D365B7">
            <w:pPr>
              <w:pStyle w:val="CCISNormal"/>
              <w:spacing w:after="0"/>
              <w:rPr>
                <w:sz w:val="20"/>
                <w:szCs w:val="20"/>
              </w:rPr>
            </w:pPr>
            <w:proofErr w:type="spellStart"/>
            <w:r w:rsidRPr="00993546">
              <w:rPr>
                <w:sz w:val="20"/>
                <w:szCs w:val="20"/>
              </w:rPr>
              <w:t>CCIS_Title_Appendix</w:t>
            </w:r>
            <w:proofErr w:type="spellEnd"/>
          </w:p>
          <w:p w14:paraId="190BE66B" w14:textId="77777777" w:rsidR="001D6955" w:rsidRPr="00993546" w:rsidRDefault="001D6955" w:rsidP="00D365B7">
            <w:pPr>
              <w:pStyle w:val="CCISNormal"/>
              <w:spacing w:after="0"/>
              <w:rPr>
                <w:sz w:val="20"/>
                <w:szCs w:val="20"/>
              </w:rPr>
            </w:pPr>
            <w:r w:rsidRPr="00993546">
              <w:rPr>
                <w:sz w:val="20"/>
                <w:szCs w:val="20"/>
              </w:rPr>
              <w:t>(center alignment, Arial, Bold, 16 point)</w:t>
            </w:r>
          </w:p>
          <w:p w14:paraId="78934540" w14:textId="77777777" w:rsidR="001D6955" w:rsidRPr="00993546" w:rsidRDefault="001D6955" w:rsidP="00D365B7">
            <w:pPr>
              <w:pStyle w:val="CCISNormal"/>
              <w:spacing w:after="0"/>
              <w:rPr>
                <w:sz w:val="20"/>
                <w:szCs w:val="20"/>
              </w:rPr>
            </w:pPr>
            <w:r w:rsidRPr="00993546">
              <w:rPr>
                <w:sz w:val="20"/>
                <w:szCs w:val="20"/>
              </w:rPr>
              <w:t>Paragraph Spacing (before 18, after 18)</w:t>
            </w:r>
          </w:p>
        </w:tc>
      </w:tr>
      <w:tr w:rsidR="001D6955" w:rsidRPr="00993546" w14:paraId="06993F2D" w14:textId="77777777" w:rsidTr="00D365B7">
        <w:tc>
          <w:tcPr>
            <w:tcW w:w="4150" w:type="dxa"/>
          </w:tcPr>
          <w:p w14:paraId="2A108157" w14:textId="77777777" w:rsidR="001D6955" w:rsidRPr="00993546" w:rsidRDefault="001D6955" w:rsidP="00D365B7">
            <w:pPr>
              <w:pStyle w:val="CCISNormal"/>
              <w:rPr>
                <w:sz w:val="20"/>
                <w:szCs w:val="20"/>
              </w:rPr>
            </w:pPr>
            <w:r w:rsidRPr="00993546">
              <w:rPr>
                <w:sz w:val="20"/>
                <w:szCs w:val="20"/>
              </w:rPr>
              <w:t>Title (Arabic)</w:t>
            </w:r>
          </w:p>
        </w:tc>
        <w:tc>
          <w:tcPr>
            <w:tcW w:w="4922" w:type="dxa"/>
          </w:tcPr>
          <w:p w14:paraId="563EA94A" w14:textId="77777777" w:rsidR="001D6955" w:rsidRDefault="001D6955" w:rsidP="00D365B7">
            <w:pPr>
              <w:pStyle w:val="CCISNormal"/>
              <w:spacing w:after="0"/>
              <w:rPr>
                <w:sz w:val="20"/>
                <w:szCs w:val="20"/>
              </w:rPr>
            </w:pPr>
            <w:r>
              <w:rPr>
                <w:sz w:val="20"/>
                <w:szCs w:val="20"/>
              </w:rPr>
              <w:t xml:space="preserve">Font: Traditional </w:t>
            </w:r>
            <w:r w:rsidRPr="00993546">
              <w:rPr>
                <w:sz w:val="20"/>
                <w:szCs w:val="20"/>
              </w:rPr>
              <w:t>Arabic</w:t>
            </w:r>
            <w:r>
              <w:rPr>
                <w:sz w:val="20"/>
                <w:szCs w:val="20"/>
              </w:rPr>
              <w:t xml:space="preserve">  (Mohannad)</w:t>
            </w:r>
          </w:p>
          <w:p w14:paraId="3CF16F0C" w14:textId="77777777" w:rsidR="001D6955" w:rsidRPr="00993546" w:rsidRDefault="001D6955" w:rsidP="00D365B7">
            <w:pPr>
              <w:pStyle w:val="CCISNormal"/>
              <w:spacing w:after="0"/>
              <w:rPr>
                <w:sz w:val="20"/>
                <w:szCs w:val="20"/>
              </w:rPr>
            </w:pPr>
            <w:r w:rsidRPr="00993546">
              <w:rPr>
                <w:sz w:val="20"/>
                <w:szCs w:val="20"/>
              </w:rPr>
              <w:t xml:space="preserve">(center alignment, </w:t>
            </w:r>
            <w:r>
              <w:rPr>
                <w:sz w:val="20"/>
                <w:szCs w:val="20"/>
              </w:rPr>
              <w:t>Bold, 26</w:t>
            </w:r>
            <w:r w:rsidRPr="00993546">
              <w:rPr>
                <w:sz w:val="20"/>
                <w:szCs w:val="20"/>
              </w:rPr>
              <w:t xml:space="preserve"> point)</w:t>
            </w:r>
          </w:p>
          <w:p w14:paraId="153E002B" w14:textId="77777777" w:rsidR="001D6955" w:rsidRPr="00993546" w:rsidRDefault="001D6955" w:rsidP="00D365B7">
            <w:pPr>
              <w:pStyle w:val="CCISNormal"/>
              <w:spacing w:after="0"/>
              <w:rPr>
                <w:sz w:val="20"/>
                <w:szCs w:val="20"/>
              </w:rPr>
            </w:pPr>
            <w:r w:rsidRPr="00993546">
              <w:rPr>
                <w:sz w:val="20"/>
                <w:szCs w:val="20"/>
              </w:rPr>
              <w:t>Paragraph Spacing (before 18, after 18)</w:t>
            </w:r>
          </w:p>
        </w:tc>
      </w:tr>
      <w:tr w:rsidR="001D6955" w:rsidRPr="00993546" w14:paraId="6B629C97" w14:textId="77777777" w:rsidTr="00D365B7">
        <w:tc>
          <w:tcPr>
            <w:tcW w:w="4150" w:type="dxa"/>
          </w:tcPr>
          <w:p w14:paraId="401954C0" w14:textId="77777777" w:rsidR="001D6955" w:rsidRPr="00993546" w:rsidRDefault="001D6955" w:rsidP="00D365B7">
            <w:pPr>
              <w:pStyle w:val="CCISNormal"/>
              <w:rPr>
                <w:sz w:val="20"/>
                <w:szCs w:val="20"/>
              </w:rPr>
            </w:pPr>
            <w:r w:rsidRPr="00993546">
              <w:rPr>
                <w:sz w:val="20"/>
                <w:szCs w:val="20"/>
              </w:rPr>
              <w:t>Author Name, Email, Advisor Name, Department, College, University, Dates</w:t>
            </w:r>
          </w:p>
        </w:tc>
        <w:tc>
          <w:tcPr>
            <w:tcW w:w="4922" w:type="dxa"/>
          </w:tcPr>
          <w:p w14:paraId="26D51475" w14:textId="77777777" w:rsidR="001D6955" w:rsidRPr="00993546" w:rsidRDefault="001D6955" w:rsidP="00D365B7">
            <w:pPr>
              <w:pStyle w:val="CCISNormal"/>
              <w:spacing w:after="0"/>
              <w:rPr>
                <w:sz w:val="20"/>
                <w:szCs w:val="20"/>
              </w:rPr>
            </w:pPr>
            <w:proofErr w:type="spellStart"/>
            <w:r w:rsidRPr="00993546">
              <w:rPr>
                <w:sz w:val="20"/>
                <w:szCs w:val="20"/>
              </w:rPr>
              <w:t>CCIS_Affilation</w:t>
            </w:r>
            <w:proofErr w:type="spellEnd"/>
          </w:p>
          <w:p w14:paraId="577E83A6" w14:textId="77777777" w:rsidR="001D6955" w:rsidRPr="00993546" w:rsidRDefault="001D6955" w:rsidP="00D365B7">
            <w:pPr>
              <w:pStyle w:val="CCISNormal"/>
              <w:spacing w:after="0"/>
              <w:rPr>
                <w:sz w:val="20"/>
                <w:szCs w:val="20"/>
              </w:rPr>
            </w:pPr>
            <w:r w:rsidRPr="00993546">
              <w:rPr>
                <w:sz w:val="20"/>
                <w:szCs w:val="20"/>
              </w:rPr>
              <w:t>(center alignment, Arial, 12 point)</w:t>
            </w:r>
          </w:p>
          <w:p w14:paraId="2B8D6B85" w14:textId="77777777" w:rsidR="001D6955" w:rsidRPr="00993546" w:rsidRDefault="001D6955" w:rsidP="00D365B7">
            <w:pPr>
              <w:pStyle w:val="CCISNormal"/>
              <w:spacing w:after="0"/>
              <w:rPr>
                <w:sz w:val="20"/>
                <w:szCs w:val="20"/>
              </w:rPr>
            </w:pPr>
            <w:r w:rsidRPr="00993546">
              <w:rPr>
                <w:sz w:val="20"/>
                <w:szCs w:val="20"/>
              </w:rPr>
              <w:t>Paragraph Spacing (before 18, after 18)</w:t>
            </w:r>
          </w:p>
        </w:tc>
      </w:tr>
      <w:tr w:rsidR="001D6955" w:rsidRPr="00993546" w14:paraId="229B8B6F" w14:textId="77777777" w:rsidTr="00D365B7">
        <w:tc>
          <w:tcPr>
            <w:tcW w:w="4150" w:type="dxa"/>
          </w:tcPr>
          <w:p w14:paraId="411E2D70" w14:textId="77777777" w:rsidR="001D6955" w:rsidRPr="00993546" w:rsidRDefault="001D6955" w:rsidP="00D365B7">
            <w:pPr>
              <w:pStyle w:val="CCISNormal"/>
              <w:rPr>
                <w:sz w:val="20"/>
                <w:szCs w:val="20"/>
              </w:rPr>
            </w:pPr>
            <w:r w:rsidRPr="00993546">
              <w:rPr>
                <w:sz w:val="20"/>
                <w:szCs w:val="20"/>
              </w:rPr>
              <w:t>Headings (Abstract, Keywords)</w:t>
            </w:r>
          </w:p>
        </w:tc>
        <w:tc>
          <w:tcPr>
            <w:tcW w:w="4922" w:type="dxa"/>
          </w:tcPr>
          <w:p w14:paraId="3DC200C6" w14:textId="77777777" w:rsidR="001D6955" w:rsidRPr="00993546" w:rsidRDefault="001D6955" w:rsidP="00D365B7">
            <w:pPr>
              <w:pStyle w:val="CCISNormal"/>
              <w:spacing w:after="0"/>
              <w:rPr>
                <w:sz w:val="20"/>
                <w:szCs w:val="20"/>
              </w:rPr>
            </w:pPr>
            <w:proofErr w:type="spellStart"/>
            <w:r w:rsidRPr="00993546">
              <w:rPr>
                <w:sz w:val="20"/>
                <w:szCs w:val="20"/>
              </w:rPr>
              <w:t>CCIS_Heading</w:t>
            </w:r>
            <w:proofErr w:type="spellEnd"/>
          </w:p>
          <w:p w14:paraId="56A472A9" w14:textId="77777777" w:rsidR="001D6955" w:rsidRPr="00993546" w:rsidRDefault="001D6955" w:rsidP="00D365B7">
            <w:pPr>
              <w:pStyle w:val="CCISNormal"/>
              <w:spacing w:after="0"/>
              <w:rPr>
                <w:sz w:val="20"/>
                <w:szCs w:val="20"/>
              </w:rPr>
            </w:pPr>
            <w:r w:rsidRPr="00993546">
              <w:rPr>
                <w:sz w:val="20"/>
                <w:szCs w:val="20"/>
              </w:rPr>
              <w:t>(left aligned, Arial, Bold, 12 point, All Caps)</w:t>
            </w:r>
          </w:p>
          <w:p w14:paraId="7DCFA937" w14:textId="77777777" w:rsidR="001D6955" w:rsidRPr="00993546" w:rsidRDefault="001D6955" w:rsidP="00D365B7">
            <w:pPr>
              <w:pStyle w:val="CCISNormal"/>
              <w:spacing w:after="0"/>
              <w:rPr>
                <w:sz w:val="20"/>
                <w:szCs w:val="20"/>
              </w:rPr>
            </w:pPr>
            <w:r w:rsidRPr="00993546">
              <w:rPr>
                <w:sz w:val="20"/>
                <w:szCs w:val="20"/>
              </w:rPr>
              <w:t>Paragraph Spacing (before 18, after 12)</w:t>
            </w:r>
          </w:p>
        </w:tc>
      </w:tr>
      <w:tr w:rsidR="001D6955" w:rsidRPr="00993546" w14:paraId="6521BCAF" w14:textId="77777777" w:rsidTr="00D365B7">
        <w:tc>
          <w:tcPr>
            <w:tcW w:w="4150" w:type="dxa"/>
          </w:tcPr>
          <w:p w14:paraId="4440DCE4" w14:textId="77777777" w:rsidR="001D6955" w:rsidRPr="00993546" w:rsidRDefault="001D6955" w:rsidP="00D365B7">
            <w:pPr>
              <w:pStyle w:val="CCISNormal"/>
              <w:rPr>
                <w:sz w:val="20"/>
                <w:szCs w:val="20"/>
              </w:rPr>
            </w:pPr>
            <w:r w:rsidRPr="00993546">
              <w:rPr>
                <w:sz w:val="20"/>
                <w:szCs w:val="20"/>
              </w:rPr>
              <w:t>Main Sections (Introduction, Overview/Background, Research Focus, Literature Review, Research Methodology, Contribution to Science, Research Plan and Timeline)</w:t>
            </w:r>
          </w:p>
        </w:tc>
        <w:tc>
          <w:tcPr>
            <w:tcW w:w="4922" w:type="dxa"/>
          </w:tcPr>
          <w:p w14:paraId="0767002E" w14:textId="77777777" w:rsidR="001D6955" w:rsidRPr="00993546" w:rsidRDefault="001D6955" w:rsidP="00D365B7">
            <w:pPr>
              <w:pStyle w:val="CCISNormal"/>
              <w:spacing w:after="0"/>
              <w:rPr>
                <w:sz w:val="20"/>
                <w:szCs w:val="20"/>
              </w:rPr>
            </w:pPr>
            <w:proofErr w:type="spellStart"/>
            <w:r w:rsidRPr="00993546">
              <w:rPr>
                <w:sz w:val="20"/>
                <w:szCs w:val="20"/>
              </w:rPr>
              <w:t>CCIS_Heading</w:t>
            </w:r>
            <w:proofErr w:type="spellEnd"/>
            <w:r w:rsidRPr="00993546">
              <w:rPr>
                <w:sz w:val="20"/>
                <w:szCs w:val="20"/>
              </w:rPr>
              <w:t xml:space="preserve"> 1</w:t>
            </w:r>
          </w:p>
          <w:p w14:paraId="157EA707" w14:textId="77777777" w:rsidR="001D6955" w:rsidRPr="00993546" w:rsidRDefault="001D6955" w:rsidP="00D365B7">
            <w:pPr>
              <w:pStyle w:val="CCISNormal"/>
              <w:spacing w:after="0"/>
              <w:rPr>
                <w:sz w:val="20"/>
                <w:szCs w:val="20"/>
              </w:rPr>
            </w:pPr>
            <w:r w:rsidRPr="00993546">
              <w:rPr>
                <w:sz w:val="20"/>
                <w:szCs w:val="20"/>
              </w:rPr>
              <w:t>(left aligned, Arial, Bold, 12 point, All Caps)</w:t>
            </w:r>
          </w:p>
          <w:p w14:paraId="36DA6181" w14:textId="77777777" w:rsidR="001D6955" w:rsidRPr="00993546" w:rsidRDefault="001D6955" w:rsidP="00D365B7">
            <w:pPr>
              <w:pStyle w:val="CCISNormal"/>
              <w:spacing w:after="0"/>
              <w:rPr>
                <w:sz w:val="20"/>
                <w:szCs w:val="20"/>
              </w:rPr>
            </w:pPr>
            <w:r w:rsidRPr="00993546">
              <w:rPr>
                <w:sz w:val="20"/>
                <w:szCs w:val="20"/>
              </w:rPr>
              <w:t>Paragraph Spacing (before 18, after 12)</w:t>
            </w:r>
          </w:p>
          <w:p w14:paraId="72DB60E9" w14:textId="77777777" w:rsidR="001D6955" w:rsidRPr="00993546" w:rsidRDefault="001D6955" w:rsidP="00D365B7">
            <w:pPr>
              <w:pStyle w:val="CCISNormal"/>
              <w:spacing w:after="0"/>
              <w:rPr>
                <w:sz w:val="20"/>
                <w:szCs w:val="20"/>
              </w:rPr>
            </w:pPr>
            <w:r w:rsidRPr="00993546">
              <w:rPr>
                <w:sz w:val="20"/>
                <w:szCs w:val="20"/>
              </w:rPr>
              <w:t>First level numbering</w:t>
            </w:r>
          </w:p>
        </w:tc>
      </w:tr>
      <w:tr w:rsidR="001D6955" w:rsidRPr="00993546" w14:paraId="0227DE70" w14:textId="77777777" w:rsidTr="00D365B7">
        <w:tc>
          <w:tcPr>
            <w:tcW w:w="4150" w:type="dxa"/>
          </w:tcPr>
          <w:p w14:paraId="5A507118" w14:textId="77777777" w:rsidR="001D6955" w:rsidRPr="00993546" w:rsidRDefault="001D6955" w:rsidP="00D365B7">
            <w:pPr>
              <w:pStyle w:val="CCISNormal"/>
              <w:rPr>
                <w:sz w:val="20"/>
                <w:szCs w:val="20"/>
              </w:rPr>
            </w:pPr>
            <w:r w:rsidRPr="00993546">
              <w:rPr>
                <w:sz w:val="20"/>
                <w:szCs w:val="20"/>
              </w:rPr>
              <w:t>Sub-headings  (Research problem, research question, aims and objectives)</w:t>
            </w:r>
          </w:p>
        </w:tc>
        <w:tc>
          <w:tcPr>
            <w:tcW w:w="4922" w:type="dxa"/>
          </w:tcPr>
          <w:p w14:paraId="5B0F98A8" w14:textId="77777777" w:rsidR="001D6955" w:rsidRPr="00993546" w:rsidRDefault="001D6955" w:rsidP="00D365B7">
            <w:pPr>
              <w:pStyle w:val="CCISNormal"/>
              <w:spacing w:after="0"/>
              <w:rPr>
                <w:sz w:val="20"/>
                <w:szCs w:val="20"/>
              </w:rPr>
            </w:pPr>
            <w:proofErr w:type="spellStart"/>
            <w:r w:rsidRPr="00993546">
              <w:rPr>
                <w:sz w:val="20"/>
                <w:szCs w:val="20"/>
              </w:rPr>
              <w:t>CCIS_Heading</w:t>
            </w:r>
            <w:proofErr w:type="spellEnd"/>
            <w:r w:rsidRPr="00993546">
              <w:rPr>
                <w:sz w:val="20"/>
                <w:szCs w:val="20"/>
              </w:rPr>
              <w:t xml:space="preserve"> 2</w:t>
            </w:r>
          </w:p>
          <w:p w14:paraId="0060574D" w14:textId="77777777" w:rsidR="001D6955" w:rsidRPr="00993546" w:rsidRDefault="001D6955" w:rsidP="00D365B7">
            <w:pPr>
              <w:pStyle w:val="CCISNormal"/>
              <w:spacing w:after="0"/>
              <w:rPr>
                <w:sz w:val="20"/>
                <w:szCs w:val="20"/>
              </w:rPr>
            </w:pPr>
            <w:r w:rsidRPr="00993546">
              <w:rPr>
                <w:sz w:val="20"/>
                <w:szCs w:val="20"/>
              </w:rPr>
              <w:t>(left aligned, Arial, Bold, 12 point)</w:t>
            </w:r>
          </w:p>
          <w:p w14:paraId="0B01D887" w14:textId="77777777" w:rsidR="001D6955" w:rsidRPr="00993546" w:rsidRDefault="001D6955" w:rsidP="00D365B7">
            <w:pPr>
              <w:pStyle w:val="CCISNormal"/>
              <w:spacing w:after="0"/>
              <w:rPr>
                <w:sz w:val="20"/>
                <w:szCs w:val="20"/>
              </w:rPr>
            </w:pPr>
            <w:r w:rsidRPr="00993546">
              <w:rPr>
                <w:sz w:val="20"/>
                <w:szCs w:val="20"/>
              </w:rPr>
              <w:t>Paragraph Spacing (before 12, after 12)</w:t>
            </w:r>
          </w:p>
          <w:p w14:paraId="60DC6552" w14:textId="77777777" w:rsidR="001D6955" w:rsidRPr="00993546" w:rsidRDefault="001D6955" w:rsidP="00D365B7">
            <w:pPr>
              <w:pStyle w:val="CCISNormal"/>
              <w:spacing w:after="0"/>
              <w:rPr>
                <w:sz w:val="20"/>
                <w:szCs w:val="20"/>
              </w:rPr>
            </w:pPr>
            <w:r w:rsidRPr="00993546">
              <w:rPr>
                <w:sz w:val="20"/>
                <w:szCs w:val="20"/>
              </w:rPr>
              <w:t>Second level numbering</w:t>
            </w:r>
          </w:p>
        </w:tc>
      </w:tr>
      <w:tr w:rsidR="001D6955" w:rsidRPr="00993546" w14:paraId="27B8446C" w14:textId="77777777" w:rsidTr="00D365B7">
        <w:tc>
          <w:tcPr>
            <w:tcW w:w="4150" w:type="dxa"/>
          </w:tcPr>
          <w:p w14:paraId="4E8D2935" w14:textId="77777777" w:rsidR="001D6955" w:rsidRPr="00993546" w:rsidRDefault="001D6955" w:rsidP="00D365B7">
            <w:pPr>
              <w:pStyle w:val="CCISNormal"/>
              <w:rPr>
                <w:sz w:val="20"/>
                <w:szCs w:val="20"/>
              </w:rPr>
            </w:pPr>
            <w:r w:rsidRPr="00993546">
              <w:rPr>
                <w:sz w:val="20"/>
                <w:szCs w:val="20"/>
              </w:rPr>
              <w:t>Normal text, references list, and all other text.</w:t>
            </w:r>
          </w:p>
        </w:tc>
        <w:tc>
          <w:tcPr>
            <w:tcW w:w="4922" w:type="dxa"/>
          </w:tcPr>
          <w:p w14:paraId="1872AAC7" w14:textId="77777777" w:rsidR="001D6955" w:rsidRPr="00993546" w:rsidRDefault="001D6955" w:rsidP="00D365B7">
            <w:pPr>
              <w:pStyle w:val="CCISNormal"/>
              <w:spacing w:after="0"/>
              <w:rPr>
                <w:sz w:val="20"/>
                <w:szCs w:val="20"/>
              </w:rPr>
            </w:pPr>
            <w:proofErr w:type="spellStart"/>
            <w:r w:rsidRPr="00993546">
              <w:rPr>
                <w:sz w:val="20"/>
                <w:szCs w:val="20"/>
              </w:rPr>
              <w:t>CCIS_Normal</w:t>
            </w:r>
            <w:proofErr w:type="spellEnd"/>
          </w:p>
          <w:p w14:paraId="020E5A94" w14:textId="77777777" w:rsidR="001D6955" w:rsidRPr="00993546" w:rsidRDefault="001D6955" w:rsidP="00D365B7">
            <w:pPr>
              <w:pStyle w:val="CCISNormal"/>
              <w:spacing w:after="0"/>
              <w:rPr>
                <w:sz w:val="20"/>
                <w:szCs w:val="20"/>
              </w:rPr>
            </w:pPr>
            <w:r w:rsidRPr="00993546">
              <w:rPr>
                <w:sz w:val="20"/>
                <w:szCs w:val="20"/>
              </w:rPr>
              <w:t>(Justified, Arial, 12 point)</w:t>
            </w:r>
          </w:p>
          <w:p w14:paraId="7BB5A1C6" w14:textId="77777777" w:rsidR="001D6955" w:rsidRDefault="001D6955" w:rsidP="00D365B7">
            <w:pPr>
              <w:pStyle w:val="CCISNormal"/>
              <w:spacing w:after="0"/>
              <w:rPr>
                <w:sz w:val="20"/>
                <w:szCs w:val="20"/>
              </w:rPr>
            </w:pPr>
            <w:r w:rsidRPr="00993546">
              <w:rPr>
                <w:sz w:val="20"/>
                <w:szCs w:val="20"/>
              </w:rPr>
              <w:t>Paragraph Spacing (before 0, after 6)</w:t>
            </w:r>
          </w:p>
          <w:p w14:paraId="020C2A1D" w14:textId="77777777" w:rsidR="001D6955" w:rsidRPr="00993546" w:rsidRDefault="001D6955" w:rsidP="00D365B7">
            <w:pPr>
              <w:pStyle w:val="CCISNormal"/>
              <w:spacing w:after="0"/>
              <w:rPr>
                <w:sz w:val="20"/>
                <w:szCs w:val="20"/>
              </w:rPr>
            </w:pPr>
            <w:r w:rsidRPr="00993546">
              <w:rPr>
                <w:sz w:val="20"/>
                <w:szCs w:val="20"/>
              </w:rPr>
              <w:t>Line spacing 1.15</w:t>
            </w:r>
          </w:p>
        </w:tc>
      </w:tr>
    </w:tbl>
    <w:p w14:paraId="6325AB51" w14:textId="77777777" w:rsidR="001D6955" w:rsidRDefault="001D6955" w:rsidP="001D6955">
      <w:pPr>
        <w:widowControl w:val="0"/>
        <w:autoSpaceDE w:val="0"/>
        <w:autoSpaceDN w:val="0"/>
        <w:adjustRightInd w:val="0"/>
        <w:spacing w:after="240"/>
        <w:rPr>
          <w:rFonts w:ascii="Arial" w:hAnsi="Arial" w:cs="Arial"/>
          <w:b/>
          <w:bCs/>
          <w:color w:val="313131"/>
          <w:sz w:val="26"/>
          <w:szCs w:val="26"/>
        </w:rPr>
      </w:pPr>
      <w:r>
        <w:rPr>
          <w:rFonts w:ascii="Arial" w:hAnsi="Arial" w:cs="Arial"/>
          <w:b/>
          <w:bCs/>
          <w:color w:val="313131"/>
          <w:sz w:val="26"/>
          <w:szCs w:val="26"/>
        </w:rPr>
        <w:t>Page Layout</w:t>
      </w:r>
    </w:p>
    <w:p w14:paraId="372A293A" w14:textId="77777777" w:rsidR="001D6955" w:rsidRPr="00B251C6" w:rsidRDefault="001D6955" w:rsidP="001D6955">
      <w:pPr>
        <w:pStyle w:val="CCISNormal"/>
      </w:pPr>
      <w:r w:rsidRPr="00B251C6">
        <w:lastRenderedPageBreak/>
        <w:t xml:space="preserve">The general page layout of your research proposal should be an A4-size page with 2 cm margins on all four sides. </w:t>
      </w:r>
    </w:p>
    <w:p w14:paraId="677C7800" w14:textId="77777777" w:rsidR="001D6955" w:rsidRDefault="001D6955" w:rsidP="001D6955">
      <w:pPr>
        <w:pStyle w:val="CCISNormal"/>
        <w:rPr>
          <w:b/>
          <w:color w:val="313131"/>
          <w:sz w:val="26"/>
          <w:szCs w:val="26"/>
        </w:rPr>
      </w:pPr>
      <w:r>
        <w:rPr>
          <w:b/>
          <w:color w:val="313131"/>
          <w:sz w:val="26"/>
          <w:szCs w:val="26"/>
        </w:rPr>
        <w:t>Headings and Lists</w:t>
      </w:r>
    </w:p>
    <w:p w14:paraId="2D14815A" w14:textId="77777777" w:rsidR="001D6955" w:rsidRDefault="001D6955" w:rsidP="001D6955">
      <w:pPr>
        <w:pStyle w:val="CCISNormal"/>
      </w:pPr>
      <w:r w:rsidRPr="002F55F4">
        <w:t xml:space="preserve">New headings or lists </w:t>
      </w:r>
      <w:r>
        <w:t xml:space="preserve">(bullet/numbered) </w:t>
      </w:r>
      <w:r w:rsidRPr="002F55F4">
        <w:t>should not start at the bottom of a page with less than two lines. Rather insert a page break and start the heading on a new page.</w:t>
      </w:r>
    </w:p>
    <w:p w14:paraId="06B31C03" w14:textId="77777777" w:rsidR="001D6955" w:rsidRDefault="001D6955" w:rsidP="001D6955">
      <w:pPr>
        <w:pStyle w:val="CCISNormal"/>
        <w:rPr>
          <w:b/>
          <w:color w:val="313131"/>
          <w:sz w:val="26"/>
          <w:szCs w:val="26"/>
        </w:rPr>
      </w:pPr>
      <w:r>
        <w:rPr>
          <w:b/>
          <w:color w:val="313131"/>
          <w:sz w:val="26"/>
          <w:szCs w:val="26"/>
        </w:rPr>
        <w:t>Tables and Figures</w:t>
      </w:r>
    </w:p>
    <w:p w14:paraId="2046490D" w14:textId="77777777" w:rsidR="001D6955" w:rsidRDefault="001D6955" w:rsidP="001D6955">
      <w:pPr>
        <w:pStyle w:val="CCISNormal"/>
      </w:pPr>
      <w:r w:rsidRPr="002F55F4">
        <w:t>Tables should be centered</w:t>
      </w:r>
      <w:r>
        <w:t xml:space="preserve">. </w:t>
      </w:r>
      <w:r w:rsidRPr="002F55F4">
        <w:t>The table text is slightly smaller</w:t>
      </w:r>
      <w:r>
        <w:t xml:space="preserve"> at 10 point Arial and has space</w:t>
      </w:r>
      <w:r w:rsidRPr="002F55F4">
        <w:t xml:space="preserve"> of three points around it. Each column should have a heading in bold. </w:t>
      </w:r>
    </w:p>
    <w:p w14:paraId="436D46C6" w14:textId="77777777" w:rsidR="001D6955" w:rsidRDefault="001D6955" w:rsidP="001D6955">
      <w:pPr>
        <w:pStyle w:val="CCISNormal"/>
        <w:rPr>
          <w:rFonts w:eastAsia="Times New Roman" w:cs="Times New Roman"/>
        </w:rPr>
      </w:pPr>
      <w:r>
        <w:rPr>
          <w:rFonts w:eastAsia="Times New Roman" w:cs="Times New Roman"/>
        </w:rPr>
        <w:t xml:space="preserve">Figure captions are given below the figure, and start with a sequential figure number (e.g. Figure 1). All figures in your proposal must be referred to in the main body of the text. Captions should be descriptive of what is being figured. </w:t>
      </w:r>
    </w:p>
    <w:p w14:paraId="5240E59B" w14:textId="77777777" w:rsidR="001D6955" w:rsidRPr="002F55F4" w:rsidRDefault="001D6955" w:rsidP="001D6955">
      <w:pPr>
        <w:pStyle w:val="CCISNormal"/>
      </w:pPr>
      <w:r>
        <w:rPr>
          <w:rFonts w:eastAsia="Times New Roman" w:cs="Times New Roman"/>
        </w:rPr>
        <w:t>Table captions are given above the table, and start with a sequential table number (e.g. Table 1). All tables in your proposal must be referred to in the main body of the text. Captions should include a statement of what is being presented in the table.</w:t>
      </w:r>
    </w:p>
    <w:p w14:paraId="1EB556AF" w14:textId="77777777" w:rsidR="001D6955" w:rsidRPr="00DE1FA9" w:rsidRDefault="001D6955" w:rsidP="001D6955">
      <w:pPr>
        <w:widowControl w:val="0"/>
        <w:autoSpaceDE w:val="0"/>
        <w:autoSpaceDN w:val="0"/>
        <w:adjustRightInd w:val="0"/>
        <w:spacing w:after="240"/>
        <w:rPr>
          <w:rFonts w:ascii="Arial" w:hAnsi="Arial" w:cs="Arial"/>
          <w:b/>
          <w:bCs/>
          <w:color w:val="313131"/>
          <w:sz w:val="26"/>
          <w:szCs w:val="26"/>
        </w:rPr>
      </w:pPr>
      <w:r w:rsidRPr="00DE1FA9">
        <w:rPr>
          <w:rFonts w:ascii="Arial" w:hAnsi="Arial" w:cs="Arial"/>
          <w:b/>
          <w:bCs/>
          <w:color w:val="313131"/>
          <w:sz w:val="26"/>
          <w:szCs w:val="26"/>
        </w:rPr>
        <w:t xml:space="preserve">Language </w:t>
      </w:r>
    </w:p>
    <w:p w14:paraId="2DCB3637" w14:textId="77777777" w:rsidR="001D6955" w:rsidRPr="00037584" w:rsidRDefault="001D6955" w:rsidP="001D6955">
      <w:pPr>
        <w:pStyle w:val="CCISNormal"/>
      </w:pPr>
      <w:r w:rsidRPr="00037584">
        <w:t>It should be typed and it sh</w:t>
      </w:r>
      <w:r>
        <w:t>ould be written in good English</w:t>
      </w:r>
      <w:r w:rsidRPr="00037584">
        <w:t xml:space="preserve">. </w:t>
      </w:r>
      <w:r w:rsidRPr="00DE1FA9">
        <w:t>It is important that you carefully check your proposal for typographical and spelling errors, consistency of style, and accuracy of references, before submitting it.</w:t>
      </w:r>
      <w:r>
        <w:t xml:space="preserve"> Please have it </w:t>
      </w:r>
      <w:proofErr w:type="gramStart"/>
      <w:r>
        <w:t>proof-read</w:t>
      </w:r>
      <w:proofErr w:type="gramEnd"/>
      <w:r>
        <w:t xml:space="preserve"> before submission to the </w:t>
      </w:r>
      <w:proofErr w:type="gramStart"/>
      <w:r>
        <w:t>CCIS  graduate</w:t>
      </w:r>
      <w:proofErr w:type="gramEnd"/>
      <w:r>
        <w:t xml:space="preserve"> studies committee.</w:t>
      </w:r>
    </w:p>
    <w:p w14:paraId="67EBB01F" w14:textId="77777777" w:rsidR="007B1993" w:rsidRDefault="007B1993" w:rsidP="001D6955">
      <w:pPr>
        <w:pStyle w:val="CCISAffilation"/>
        <w:jc w:val="both"/>
      </w:pPr>
    </w:p>
    <w:sectPr w:rsidR="007B1993" w:rsidSect="00983A34">
      <w:headerReference w:type="default" r:id="rId8"/>
      <w:pgSz w:w="11900" w:h="16840"/>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58C781" w14:textId="77777777" w:rsidR="00A164DE" w:rsidRDefault="00A164DE" w:rsidP="00D21285">
      <w:r>
        <w:separator/>
      </w:r>
    </w:p>
  </w:endnote>
  <w:endnote w:type="continuationSeparator" w:id="0">
    <w:p w14:paraId="3554B6B2" w14:textId="77777777" w:rsidR="00A164DE" w:rsidRDefault="00A164DE" w:rsidP="00D212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rush Script MT">
    <w:panose1 w:val="03060802040406070304"/>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Bold">
    <w:panose1 w:val="020B0704020202020204"/>
    <w:charset w:val="00"/>
    <w:family w:val="auto"/>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00000000" w:usb1="5000A1FF" w:usb2="00000000" w:usb3="00000000" w:csb0="000001B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835E04" w14:textId="77777777" w:rsidR="00A164DE" w:rsidRDefault="00A164DE" w:rsidP="00D21285">
      <w:r>
        <w:separator/>
      </w:r>
    </w:p>
  </w:footnote>
  <w:footnote w:type="continuationSeparator" w:id="0">
    <w:p w14:paraId="131F14DD" w14:textId="77777777" w:rsidR="00A164DE" w:rsidRDefault="00A164DE" w:rsidP="00D212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0768A3" w14:textId="77777777" w:rsidR="00D21285" w:rsidRDefault="00D21285" w:rsidP="00D21285">
    <w:pPr>
      <w:pStyle w:val="Header"/>
    </w:pPr>
  </w:p>
  <w:p w14:paraId="51EFCFDE" w14:textId="77777777" w:rsidR="00D21285" w:rsidRDefault="00D21285" w:rsidP="00D21285">
    <w:pPr>
      <w:pStyle w:val="Header"/>
    </w:pPr>
  </w:p>
  <w:p w14:paraId="78065F7F" w14:textId="77777777" w:rsidR="00D21285" w:rsidRDefault="00D212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00000001"/>
    <w:lvl w:ilvl="0" w:tplc="00000001">
      <w:start w:val="1"/>
      <w:numFmt w:val="bullet"/>
      <w:lvlText w:val="•"/>
      <w:lvlJc w:val="left"/>
      <w:pPr>
        <w:ind w:left="94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4D1F47"/>
    <w:multiLevelType w:val="hybridMultilevel"/>
    <w:tmpl w:val="2098E1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0A4CE2"/>
    <w:multiLevelType w:val="hybridMultilevel"/>
    <w:tmpl w:val="C13A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605037"/>
    <w:multiLevelType w:val="multilevel"/>
    <w:tmpl w:val="C5A6E960"/>
    <w:lvl w:ilvl="0">
      <w:start w:val="1"/>
      <w:numFmt w:val="decimal"/>
      <w:pStyle w:val="USBPhDproposalheading1"/>
      <w:lvlText w:val="%1."/>
      <w:lvlJc w:val="left"/>
      <w:pPr>
        <w:ind w:left="720" w:hanging="360"/>
      </w:pPr>
      <w:rPr>
        <w:rFonts w:hint="default"/>
      </w:rPr>
    </w:lvl>
    <w:lvl w:ilvl="1">
      <w:start w:val="4"/>
      <w:numFmt w:val="decimal"/>
      <w:isLgl/>
      <w:lvlText w:val="%1.%2"/>
      <w:lvlJc w:val="left"/>
      <w:pPr>
        <w:ind w:left="1215" w:hanging="855"/>
      </w:pPr>
      <w:rPr>
        <w:rFonts w:hint="default"/>
      </w:rPr>
    </w:lvl>
    <w:lvl w:ilvl="2">
      <w:start w:val="1"/>
      <w:numFmt w:val="decimal"/>
      <w:isLgl/>
      <w:lvlText w:val="%1.%2.%3"/>
      <w:lvlJc w:val="left"/>
      <w:pPr>
        <w:ind w:left="1215" w:hanging="855"/>
      </w:pPr>
      <w:rPr>
        <w:rFonts w:hint="default"/>
      </w:rPr>
    </w:lvl>
    <w:lvl w:ilvl="3">
      <w:start w:val="1"/>
      <w:numFmt w:val="decimal"/>
      <w:isLgl/>
      <w:lvlText w:val="%1.%2.%3.%4"/>
      <w:lvlJc w:val="left"/>
      <w:pPr>
        <w:ind w:left="1215" w:hanging="855"/>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0F06FEE"/>
    <w:multiLevelType w:val="hybridMultilevel"/>
    <w:tmpl w:val="7F5A47E2"/>
    <w:lvl w:ilvl="0" w:tplc="33000B36">
      <w:start w:val="1"/>
      <w:numFmt w:val="bullet"/>
      <w:lvlText w:val="O"/>
      <w:lvlJc w:val="left"/>
      <w:pPr>
        <w:tabs>
          <w:tab w:val="num" w:pos="720"/>
        </w:tabs>
        <w:ind w:left="720" w:hanging="360"/>
      </w:pPr>
      <w:rPr>
        <w:rFonts w:ascii="Brush Script MT" w:hAnsi="Brush Script MT" w:hint="default"/>
      </w:rPr>
    </w:lvl>
    <w:lvl w:ilvl="1" w:tplc="6F9E8916" w:tentative="1">
      <w:start w:val="1"/>
      <w:numFmt w:val="bullet"/>
      <w:lvlText w:val="O"/>
      <w:lvlJc w:val="left"/>
      <w:pPr>
        <w:tabs>
          <w:tab w:val="num" w:pos="1440"/>
        </w:tabs>
        <w:ind w:left="1440" w:hanging="360"/>
      </w:pPr>
      <w:rPr>
        <w:rFonts w:ascii="Brush Script MT" w:hAnsi="Brush Script MT" w:hint="default"/>
      </w:rPr>
    </w:lvl>
    <w:lvl w:ilvl="2" w:tplc="9C2A6342" w:tentative="1">
      <w:start w:val="1"/>
      <w:numFmt w:val="bullet"/>
      <w:lvlText w:val="O"/>
      <w:lvlJc w:val="left"/>
      <w:pPr>
        <w:tabs>
          <w:tab w:val="num" w:pos="2160"/>
        </w:tabs>
        <w:ind w:left="2160" w:hanging="360"/>
      </w:pPr>
      <w:rPr>
        <w:rFonts w:ascii="Brush Script MT" w:hAnsi="Brush Script MT" w:hint="default"/>
      </w:rPr>
    </w:lvl>
    <w:lvl w:ilvl="3" w:tplc="6A3E5FDC" w:tentative="1">
      <w:start w:val="1"/>
      <w:numFmt w:val="bullet"/>
      <w:lvlText w:val="O"/>
      <w:lvlJc w:val="left"/>
      <w:pPr>
        <w:tabs>
          <w:tab w:val="num" w:pos="2880"/>
        </w:tabs>
        <w:ind w:left="2880" w:hanging="360"/>
      </w:pPr>
      <w:rPr>
        <w:rFonts w:ascii="Brush Script MT" w:hAnsi="Brush Script MT" w:hint="default"/>
      </w:rPr>
    </w:lvl>
    <w:lvl w:ilvl="4" w:tplc="DF80DDAC" w:tentative="1">
      <w:start w:val="1"/>
      <w:numFmt w:val="bullet"/>
      <w:lvlText w:val="O"/>
      <w:lvlJc w:val="left"/>
      <w:pPr>
        <w:tabs>
          <w:tab w:val="num" w:pos="3600"/>
        </w:tabs>
        <w:ind w:left="3600" w:hanging="360"/>
      </w:pPr>
      <w:rPr>
        <w:rFonts w:ascii="Brush Script MT" w:hAnsi="Brush Script MT" w:hint="default"/>
      </w:rPr>
    </w:lvl>
    <w:lvl w:ilvl="5" w:tplc="C30E9EE4" w:tentative="1">
      <w:start w:val="1"/>
      <w:numFmt w:val="bullet"/>
      <w:lvlText w:val="O"/>
      <w:lvlJc w:val="left"/>
      <w:pPr>
        <w:tabs>
          <w:tab w:val="num" w:pos="4320"/>
        </w:tabs>
        <w:ind w:left="4320" w:hanging="360"/>
      </w:pPr>
      <w:rPr>
        <w:rFonts w:ascii="Brush Script MT" w:hAnsi="Brush Script MT" w:hint="default"/>
      </w:rPr>
    </w:lvl>
    <w:lvl w:ilvl="6" w:tplc="F9CA6A8A" w:tentative="1">
      <w:start w:val="1"/>
      <w:numFmt w:val="bullet"/>
      <w:lvlText w:val="O"/>
      <w:lvlJc w:val="left"/>
      <w:pPr>
        <w:tabs>
          <w:tab w:val="num" w:pos="5040"/>
        </w:tabs>
        <w:ind w:left="5040" w:hanging="360"/>
      </w:pPr>
      <w:rPr>
        <w:rFonts w:ascii="Brush Script MT" w:hAnsi="Brush Script MT" w:hint="default"/>
      </w:rPr>
    </w:lvl>
    <w:lvl w:ilvl="7" w:tplc="B3EAA5A0" w:tentative="1">
      <w:start w:val="1"/>
      <w:numFmt w:val="bullet"/>
      <w:lvlText w:val="O"/>
      <w:lvlJc w:val="left"/>
      <w:pPr>
        <w:tabs>
          <w:tab w:val="num" w:pos="5760"/>
        </w:tabs>
        <w:ind w:left="5760" w:hanging="360"/>
      </w:pPr>
      <w:rPr>
        <w:rFonts w:ascii="Brush Script MT" w:hAnsi="Brush Script MT" w:hint="default"/>
      </w:rPr>
    </w:lvl>
    <w:lvl w:ilvl="8" w:tplc="73840172" w:tentative="1">
      <w:start w:val="1"/>
      <w:numFmt w:val="bullet"/>
      <w:lvlText w:val="O"/>
      <w:lvlJc w:val="left"/>
      <w:pPr>
        <w:tabs>
          <w:tab w:val="num" w:pos="6480"/>
        </w:tabs>
        <w:ind w:left="6480" w:hanging="360"/>
      </w:pPr>
      <w:rPr>
        <w:rFonts w:ascii="Brush Script MT" w:hAnsi="Brush Script MT" w:hint="default"/>
      </w:rPr>
    </w:lvl>
  </w:abstractNum>
  <w:abstractNum w:abstractNumId="5" w15:restartNumberingAfterBreak="0">
    <w:nsid w:val="1254609A"/>
    <w:multiLevelType w:val="hybridMultilevel"/>
    <w:tmpl w:val="609A7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66239"/>
    <w:multiLevelType w:val="hybridMultilevel"/>
    <w:tmpl w:val="BFA8243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AC157C0"/>
    <w:multiLevelType w:val="hybridMultilevel"/>
    <w:tmpl w:val="482067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F52373"/>
    <w:multiLevelType w:val="multilevel"/>
    <w:tmpl w:val="6C2C428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9CA3534"/>
    <w:multiLevelType w:val="hybridMultilevel"/>
    <w:tmpl w:val="A3EE7056"/>
    <w:lvl w:ilvl="0" w:tplc="1FE884C8">
      <w:start w:val="1"/>
      <w:numFmt w:val="bullet"/>
      <w:lvlText w:val="O"/>
      <w:lvlJc w:val="left"/>
      <w:pPr>
        <w:tabs>
          <w:tab w:val="num" w:pos="720"/>
        </w:tabs>
        <w:ind w:left="720" w:hanging="360"/>
      </w:pPr>
      <w:rPr>
        <w:rFonts w:ascii="Brush Script MT" w:hAnsi="Brush Script MT" w:hint="default"/>
      </w:rPr>
    </w:lvl>
    <w:lvl w:ilvl="1" w:tplc="8A9864CE" w:tentative="1">
      <w:start w:val="1"/>
      <w:numFmt w:val="bullet"/>
      <w:lvlText w:val="O"/>
      <w:lvlJc w:val="left"/>
      <w:pPr>
        <w:tabs>
          <w:tab w:val="num" w:pos="1440"/>
        </w:tabs>
        <w:ind w:left="1440" w:hanging="360"/>
      </w:pPr>
      <w:rPr>
        <w:rFonts w:ascii="Brush Script MT" w:hAnsi="Brush Script MT" w:hint="default"/>
      </w:rPr>
    </w:lvl>
    <w:lvl w:ilvl="2" w:tplc="B36CC73C" w:tentative="1">
      <w:start w:val="1"/>
      <w:numFmt w:val="bullet"/>
      <w:lvlText w:val="O"/>
      <w:lvlJc w:val="left"/>
      <w:pPr>
        <w:tabs>
          <w:tab w:val="num" w:pos="2160"/>
        </w:tabs>
        <w:ind w:left="2160" w:hanging="360"/>
      </w:pPr>
      <w:rPr>
        <w:rFonts w:ascii="Brush Script MT" w:hAnsi="Brush Script MT" w:hint="default"/>
      </w:rPr>
    </w:lvl>
    <w:lvl w:ilvl="3" w:tplc="BC8CDE6C" w:tentative="1">
      <w:start w:val="1"/>
      <w:numFmt w:val="bullet"/>
      <w:lvlText w:val="O"/>
      <w:lvlJc w:val="left"/>
      <w:pPr>
        <w:tabs>
          <w:tab w:val="num" w:pos="2880"/>
        </w:tabs>
        <w:ind w:left="2880" w:hanging="360"/>
      </w:pPr>
      <w:rPr>
        <w:rFonts w:ascii="Brush Script MT" w:hAnsi="Brush Script MT" w:hint="default"/>
      </w:rPr>
    </w:lvl>
    <w:lvl w:ilvl="4" w:tplc="68A602A0" w:tentative="1">
      <w:start w:val="1"/>
      <w:numFmt w:val="bullet"/>
      <w:lvlText w:val="O"/>
      <w:lvlJc w:val="left"/>
      <w:pPr>
        <w:tabs>
          <w:tab w:val="num" w:pos="3600"/>
        </w:tabs>
        <w:ind w:left="3600" w:hanging="360"/>
      </w:pPr>
      <w:rPr>
        <w:rFonts w:ascii="Brush Script MT" w:hAnsi="Brush Script MT" w:hint="default"/>
      </w:rPr>
    </w:lvl>
    <w:lvl w:ilvl="5" w:tplc="2E1EADD6" w:tentative="1">
      <w:start w:val="1"/>
      <w:numFmt w:val="bullet"/>
      <w:lvlText w:val="O"/>
      <w:lvlJc w:val="left"/>
      <w:pPr>
        <w:tabs>
          <w:tab w:val="num" w:pos="4320"/>
        </w:tabs>
        <w:ind w:left="4320" w:hanging="360"/>
      </w:pPr>
      <w:rPr>
        <w:rFonts w:ascii="Brush Script MT" w:hAnsi="Brush Script MT" w:hint="default"/>
      </w:rPr>
    </w:lvl>
    <w:lvl w:ilvl="6" w:tplc="87425BDA" w:tentative="1">
      <w:start w:val="1"/>
      <w:numFmt w:val="bullet"/>
      <w:lvlText w:val="O"/>
      <w:lvlJc w:val="left"/>
      <w:pPr>
        <w:tabs>
          <w:tab w:val="num" w:pos="5040"/>
        </w:tabs>
        <w:ind w:left="5040" w:hanging="360"/>
      </w:pPr>
      <w:rPr>
        <w:rFonts w:ascii="Brush Script MT" w:hAnsi="Brush Script MT" w:hint="default"/>
      </w:rPr>
    </w:lvl>
    <w:lvl w:ilvl="7" w:tplc="164E0566" w:tentative="1">
      <w:start w:val="1"/>
      <w:numFmt w:val="bullet"/>
      <w:lvlText w:val="O"/>
      <w:lvlJc w:val="left"/>
      <w:pPr>
        <w:tabs>
          <w:tab w:val="num" w:pos="5760"/>
        </w:tabs>
        <w:ind w:left="5760" w:hanging="360"/>
      </w:pPr>
      <w:rPr>
        <w:rFonts w:ascii="Brush Script MT" w:hAnsi="Brush Script MT" w:hint="default"/>
      </w:rPr>
    </w:lvl>
    <w:lvl w:ilvl="8" w:tplc="82569736" w:tentative="1">
      <w:start w:val="1"/>
      <w:numFmt w:val="bullet"/>
      <w:lvlText w:val="O"/>
      <w:lvlJc w:val="left"/>
      <w:pPr>
        <w:tabs>
          <w:tab w:val="num" w:pos="6480"/>
        </w:tabs>
        <w:ind w:left="6480" w:hanging="360"/>
      </w:pPr>
      <w:rPr>
        <w:rFonts w:ascii="Brush Script MT" w:hAnsi="Brush Script MT" w:hint="default"/>
      </w:rPr>
    </w:lvl>
  </w:abstractNum>
  <w:abstractNum w:abstractNumId="10" w15:restartNumberingAfterBreak="0">
    <w:nsid w:val="3A1A3FF1"/>
    <w:multiLevelType w:val="multilevel"/>
    <w:tmpl w:val="6C2C428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D006A39"/>
    <w:multiLevelType w:val="hybridMultilevel"/>
    <w:tmpl w:val="BEA66D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34712D"/>
    <w:multiLevelType w:val="hybridMultilevel"/>
    <w:tmpl w:val="34A2A602"/>
    <w:lvl w:ilvl="0" w:tplc="38D848A6">
      <w:start w:val="1"/>
      <w:numFmt w:val="bullet"/>
      <w:lvlText w:val="O"/>
      <w:lvlJc w:val="left"/>
      <w:pPr>
        <w:tabs>
          <w:tab w:val="num" w:pos="720"/>
        </w:tabs>
        <w:ind w:left="720" w:hanging="360"/>
      </w:pPr>
      <w:rPr>
        <w:rFonts w:ascii="Brush Script MT" w:hAnsi="Brush Script MT" w:hint="default"/>
      </w:rPr>
    </w:lvl>
    <w:lvl w:ilvl="1" w:tplc="9F6EEFC2" w:tentative="1">
      <w:start w:val="1"/>
      <w:numFmt w:val="bullet"/>
      <w:lvlText w:val="O"/>
      <w:lvlJc w:val="left"/>
      <w:pPr>
        <w:tabs>
          <w:tab w:val="num" w:pos="1440"/>
        </w:tabs>
        <w:ind w:left="1440" w:hanging="360"/>
      </w:pPr>
      <w:rPr>
        <w:rFonts w:ascii="Brush Script MT" w:hAnsi="Brush Script MT" w:hint="default"/>
      </w:rPr>
    </w:lvl>
    <w:lvl w:ilvl="2" w:tplc="6F58DD46" w:tentative="1">
      <w:start w:val="1"/>
      <w:numFmt w:val="bullet"/>
      <w:lvlText w:val="O"/>
      <w:lvlJc w:val="left"/>
      <w:pPr>
        <w:tabs>
          <w:tab w:val="num" w:pos="2160"/>
        </w:tabs>
        <w:ind w:left="2160" w:hanging="360"/>
      </w:pPr>
      <w:rPr>
        <w:rFonts w:ascii="Brush Script MT" w:hAnsi="Brush Script MT" w:hint="default"/>
      </w:rPr>
    </w:lvl>
    <w:lvl w:ilvl="3" w:tplc="86C83BEC" w:tentative="1">
      <w:start w:val="1"/>
      <w:numFmt w:val="bullet"/>
      <w:lvlText w:val="O"/>
      <w:lvlJc w:val="left"/>
      <w:pPr>
        <w:tabs>
          <w:tab w:val="num" w:pos="2880"/>
        </w:tabs>
        <w:ind w:left="2880" w:hanging="360"/>
      </w:pPr>
      <w:rPr>
        <w:rFonts w:ascii="Brush Script MT" w:hAnsi="Brush Script MT" w:hint="default"/>
      </w:rPr>
    </w:lvl>
    <w:lvl w:ilvl="4" w:tplc="46B062F8" w:tentative="1">
      <w:start w:val="1"/>
      <w:numFmt w:val="bullet"/>
      <w:lvlText w:val="O"/>
      <w:lvlJc w:val="left"/>
      <w:pPr>
        <w:tabs>
          <w:tab w:val="num" w:pos="3600"/>
        </w:tabs>
        <w:ind w:left="3600" w:hanging="360"/>
      </w:pPr>
      <w:rPr>
        <w:rFonts w:ascii="Brush Script MT" w:hAnsi="Brush Script MT" w:hint="default"/>
      </w:rPr>
    </w:lvl>
    <w:lvl w:ilvl="5" w:tplc="6074C472" w:tentative="1">
      <w:start w:val="1"/>
      <w:numFmt w:val="bullet"/>
      <w:lvlText w:val="O"/>
      <w:lvlJc w:val="left"/>
      <w:pPr>
        <w:tabs>
          <w:tab w:val="num" w:pos="4320"/>
        </w:tabs>
        <w:ind w:left="4320" w:hanging="360"/>
      </w:pPr>
      <w:rPr>
        <w:rFonts w:ascii="Brush Script MT" w:hAnsi="Brush Script MT" w:hint="default"/>
      </w:rPr>
    </w:lvl>
    <w:lvl w:ilvl="6" w:tplc="DD2C6F20" w:tentative="1">
      <w:start w:val="1"/>
      <w:numFmt w:val="bullet"/>
      <w:lvlText w:val="O"/>
      <w:lvlJc w:val="left"/>
      <w:pPr>
        <w:tabs>
          <w:tab w:val="num" w:pos="5040"/>
        </w:tabs>
        <w:ind w:left="5040" w:hanging="360"/>
      </w:pPr>
      <w:rPr>
        <w:rFonts w:ascii="Brush Script MT" w:hAnsi="Brush Script MT" w:hint="default"/>
      </w:rPr>
    </w:lvl>
    <w:lvl w:ilvl="7" w:tplc="A364D12A" w:tentative="1">
      <w:start w:val="1"/>
      <w:numFmt w:val="bullet"/>
      <w:lvlText w:val="O"/>
      <w:lvlJc w:val="left"/>
      <w:pPr>
        <w:tabs>
          <w:tab w:val="num" w:pos="5760"/>
        </w:tabs>
        <w:ind w:left="5760" w:hanging="360"/>
      </w:pPr>
      <w:rPr>
        <w:rFonts w:ascii="Brush Script MT" w:hAnsi="Brush Script MT" w:hint="default"/>
      </w:rPr>
    </w:lvl>
    <w:lvl w:ilvl="8" w:tplc="E014EEA6" w:tentative="1">
      <w:start w:val="1"/>
      <w:numFmt w:val="bullet"/>
      <w:lvlText w:val="O"/>
      <w:lvlJc w:val="left"/>
      <w:pPr>
        <w:tabs>
          <w:tab w:val="num" w:pos="6480"/>
        </w:tabs>
        <w:ind w:left="6480" w:hanging="360"/>
      </w:pPr>
      <w:rPr>
        <w:rFonts w:ascii="Brush Script MT" w:hAnsi="Brush Script MT" w:hint="default"/>
      </w:rPr>
    </w:lvl>
  </w:abstractNum>
  <w:abstractNum w:abstractNumId="13" w15:restartNumberingAfterBreak="0">
    <w:nsid w:val="408331EB"/>
    <w:multiLevelType w:val="hybridMultilevel"/>
    <w:tmpl w:val="6A14FD90"/>
    <w:lvl w:ilvl="0" w:tplc="3020A0DC">
      <w:start w:val="1"/>
      <w:numFmt w:val="bullet"/>
      <w:lvlText w:val="O"/>
      <w:lvlJc w:val="left"/>
      <w:pPr>
        <w:tabs>
          <w:tab w:val="num" w:pos="720"/>
        </w:tabs>
        <w:ind w:left="720" w:hanging="360"/>
      </w:pPr>
      <w:rPr>
        <w:rFonts w:ascii="Brush Script MT" w:hAnsi="Brush Script MT" w:hint="default"/>
      </w:rPr>
    </w:lvl>
    <w:lvl w:ilvl="1" w:tplc="C04A88B2" w:tentative="1">
      <w:start w:val="1"/>
      <w:numFmt w:val="bullet"/>
      <w:lvlText w:val="O"/>
      <w:lvlJc w:val="left"/>
      <w:pPr>
        <w:tabs>
          <w:tab w:val="num" w:pos="1440"/>
        </w:tabs>
        <w:ind w:left="1440" w:hanging="360"/>
      </w:pPr>
      <w:rPr>
        <w:rFonts w:ascii="Brush Script MT" w:hAnsi="Brush Script MT" w:hint="default"/>
      </w:rPr>
    </w:lvl>
    <w:lvl w:ilvl="2" w:tplc="74C2A898" w:tentative="1">
      <w:start w:val="1"/>
      <w:numFmt w:val="bullet"/>
      <w:lvlText w:val="O"/>
      <w:lvlJc w:val="left"/>
      <w:pPr>
        <w:tabs>
          <w:tab w:val="num" w:pos="2160"/>
        </w:tabs>
        <w:ind w:left="2160" w:hanging="360"/>
      </w:pPr>
      <w:rPr>
        <w:rFonts w:ascii="Brush Script MT" w:hAnsi="Brush Script MT" w:hint="default"/>
      </w:rPr>
    </w:lvl>
    <w:lvl w:ilvl="3" w:tplc="4B5A3A04" w:tentative="1">
      <w:start w:val="1"/>
      <w:numFmt w:val="bullet"/>
      <w:lvlText w:val="O"/>
      <w:lvlJc w:val="left"/>
      <w:pPr>
        <w:tabs>
          <w:tab w:val="num" w:pos="2880"/>
        </w:tabs>
        <w:ind w:left="2880" w:hanging="360"/>
      </w:pPr>
      <w:rPr>
        <w:rFonts w:ascii="Brush Script MT" w:hAnsi="Brush Script MT" w:hint="default"/>
      </w:rPr>
    </w:lvl>
    <w:lvl w:ilvl="4" w:tplc="1E40F824" w:tentative="1">
      <w:start w:val="1"/>
      <w:numFmt w:val="bullet"/>
      <w:lvlText w:val="O"/>
      <w:lvlJc w:val="left"/>
      <w:pPr>
        <w:tabs>
          <w:tab w:val="num" w:pos="3600"/>
        </w:tabs>
        <w:ind w:left="3600" w:hanging="360"/>
      </w:pPr>
      <w:rPr>
        <w:rFonts w:ascii="Brush Script MT" w:hAnsi="Brush Script MT" w:hint="default"/>
      </w:rPr>
    </w:lvl>
    <w:lvl w:ilvl="5" w:tplc="0DEA3480" w:tentative="1">
      <w:start w:val="1"/>
      <w:numFmt w:val="bullet"/>
      <w:lvlText w:val="O"/>
      <w:lvlJc w:val="left"/>
      <w:pPr>
        <w:tabs>
          <w:tab w:val="num" w:pos="4320"/>
        </w:tabs>
        <w:ind w:left="4320" w:hanging="360"/>
      </w:pPr>
      <w:rPr>
        <w:rFonts w:ascii="Brush Script MT" w:hAnsi="Brush Script MT" w:hint="default"/>
      </w:rPr>
    </w:lvl>
    <w:lvl w:ilvl="6" w:tplc="89D4EFBE" w:tentative="1">
      <w:start w:val="1"/>
      <w:numFmt w:val="bullet"/>
      <w:lvlText w:val="O"/>
      <w:lvlJc w:val="left"/>
      <w:pPr>
        <w:tabs>
          <w:tab w:val="num" w:pos="5040"/>
        </w:tabs>
        <w:ind w:left="5040" w:hanging="360"/>
      </w:pPr>
      <w:rPr>
        <w:rFonts w:ascii="Brush Script MT" w:hAnsi="Brush Script MT" w:hint="default"/>
      </w:rPr>
    </w:lvl>
    <w:lvl w:ilvl="7" w:tplc="0EA2BBF6" w:tentative="1">
      <w:start w:val="1"/>
      <w:numFmt w:val="bullet"/>
      <w:lvlText w:val="O"/>
      <w:lvlJc w:val="left"/>
      <w:pPr>
        <w:tabs>
          <w:tab w:val="num" w:pos="5760"/>
        </w:tabs>
        <w:ind w:left="5760" w:hanging="360"/>
      </w:pPr>
      <w:rPr>
        <w:rFonts w:ascii="Brush Script MT" w:hAnsi="Brush Script MT" w:hint="default"/>
      </w:rPr>
    </w:lvl>
    <w:lvl w:ilvl="8" w:tplc="52389020" w:tentative="1">
      <w:start w:val="1"/>
      <w:numFmt w:val="bullet"/>
      <w:lvlText w:val="O"/>
      <w:lvlJc w:val="left"/>
      <w:pPr>
        <w:tabs>
          <w:tab w:val="num" w:pos="6480"/>
        </w:tabs>
        <w:ind w:left="6480" w:hanging="360"/>
      </w:pPr>
      <w:rPr>
        <w:rFonts w:ascii="Brush Script MT" w:hAnsi="Brush Script MT" w:hint="default"/>
      </w:rPr>
    </w:lvl>
  </w:abstractNum>
  <w:abstractNum w:abstractNumId="14" w15:restartNumberingAfterBreak="0">
    <w:nsid w:val="44A536FA"/>
    <w:multiLevelType w:val="multilevel"/>
    <w:tmpl w:val="94AC20E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498365A0"/>
    <w:multiLevelType w:val="hybridMultilevel"/>
    <w:tmpl w:val="F5A09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C55781"/>
    <w:multiLevelType w:val="multilevel"/>
    <w:tmpl w:val="768681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74E12AC"/>
    <w:multiLevelType w:val="hybridMultilevel"/>
    <w:tmpl w:val="414696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B476F89"/>
    <w:multiLevelType w:val="hybridMultilevel"/>
    <w:tmpl w:val="766A1CB0"/>
    <w:lvl w:ilvl="0" w:tplc="D73EF2AA">
      <w:start w:val="1"/>
      <w:numFmt w:val="bullet"/>
      <w:lvlText w:val="O"/>
      <w:lvlJc w:val="left"/>
      <w:pPr>
        <w:tabs>
          <w:tab w:val="num" w:pos="720"/>
        </w:tabs>
        <w:ind w:left="720" w:hanging="360"/>
      </w:pPr>
      <w:rPr>
        <w:rFonts w:ascii="Brush Script MT" w:hAnsi="Brush Script MT" w:hint="default"/>
      </w:rPr>
    </w:lvl>
    <w:lvl w:ilvl="1" w:tplc="077429AE" w:tentative="1">
      <w:start w:val="1"/>
      <w:numFmt w:val="bullet"/>
      <w:lvlText w:val="O"/>
      <w:lvlJc w:val="left"/>
      <w:pPr>
        <w:tabs>
          <w:tab w:val="num" w:pos="1440"/>
        </w:tabs>
        <w:ind w:left="1440" w:hanging="360"/>
      </w:pPr>
      <w:rPr>
        <w:rFonts w:ascii="Brush Script MT" w:hAnsi="Brush Script MT" w:hint="default"/>
      </w:rPr>
    </w:lvl>
    <w:lvl w:ilvl="2" w:tplc="77A69D94" w:tentative="1">
      <w:start w:val="1"/>
      <w:numFmt w:val="bullet"/>
      <w:lvlText w:val="O"/>
      <w:lvlJc w:val="left"/>
      <w:pPr>
        <w:tabs>
          <w:tab w:val="num" w:pos="2160"/>
        </w:tabs>
        <w:ind w:left="2160" w:hanging="360"/>
      </w:pPr>
      <w:rPr>
        <w:rFonts w:ascii="Brush Script MT" w:hAnsi="Brush Script MT" w:hint="default"/>
      </w:rPr>
    </w:lvl>
    <w:lvl w:ilvl="3" w:tplc="AE8CE7E8" w:tentative="1">
      <w:start w:val="1"/>
      <w:numFmt w:val="bullet"/>
      <w:lvlText w:val="O"/>
      <w:lvlJc w:val="left"/>
      <w:pPr>
        <w:tabs>
          <w:tab w:val="num" w:pos="2880"/>
        </w:tabs>
        <w:ind w:left="2880" w:hanging="360"/>
      </w:pPr>
      <w:rPr>
        <w:rFonts w:ascii="Brush Script MT" w:hAnsi="Brush Script MT" w:hint="default"/>
      </w:rPr>
    </w:lvl>
    <w:lvl w:ilvl="4" w:tplc="76B8D06C" w:tentative="1">
      <w:start w:val="1"/>
      <w:numFmt w:val="bullet"/>
      <w:lvlText w:val="O"/>
      <w:lvlJc w:val="left"/>
      <w:pPr>
        <w:tabs>
          <w:tab w:val="num" w:pos="3600"/>
        </w:tabs>
        <w:ind w:left="3600" w:hanging="360"/>
      </w:pPr>
      <w:rPr>
        <w:rFonts w:ascii="Brush Script MT" w:hAnsi="Brush Script MT" w:hint="default"/>
      </w:rPr>
    </w:lvl>
    <w:lvl w:ilvl="5" w:tplc="5DF84BB6" w:tentative="1">
      <w:start w:val="1"/>
      <w:numFmt w:val="bullet"/>
      <w:lvlText w:val="O"/>
      <w:lvlJc w:val="left"/>
      <w:pPr>
        <w:tabs>
          <w:tab w:val="num" w:pos="4320"/>
        </w:tabs>
        <w:ind w:left="4320" w:hanging="360"/>
      </w:pPr>
      <w:rPr>
        <w:rFonts w:ascii="Brush Script MT" w:hAnsi="Brush Script MT" w:hint="default"/>
      </w:rPr>
    </w:lvl>
    <w:lvl w:ilvl="6" w:tplc="F162CE88" w:tentative="1">
      <w:start w:val="1"/>
      <w:numFmt w:val="bullet"/>
      <w:lvlText w:val="O"/>
      <w:lvlJc w:val="left"/>
      <w:pPr>
        <w:tabs>
          <w:tab w:val="num" w:pos="5040"/>
        </w:tabs>
        <w:ind w:left="5040" w:hanging="360"/>
      </w:pPr>
      <w:rPr>
        <w:rFonts w:ascii="Brush Script MT" w:hAnsi="Brush Script MT" w:hint="default"/>
      </w:rPr>
    </w:lvl>
    <w:lvl w:ilvl="7" w:tplc="C1A0B678" w:tentative="1">
      <w:start w:val="1"/>
      <w:numFmt w:val="bullet"/>
      <w:lvlText w:val="O"/>
      <w:lvlJc w:val="left"/>
      <w:pPr>
        <w:tabs>
          <w:tab w:val="num" w:pos="5760"/>
        </w:tabs>
        <w:ind w:left="5760" w:hanging="360"/>
      </w:pPr>
      <w:rPr>
        <w:rFonts w:ascii="Brush Script MT" w:hAnsi="Brush Script MT" w:hint="default"/>
      </w:rPr>
    </w:lvl>
    <w:lvl w:ilvl="8" w:tplc="98DCC2C6" w:tentative="1">
      <w:start w:val="1"/>
      <w:numFmt w:val="bullet"/>
      <w:lvlText w:val="O"/>
      <w:lvlJc w:val="left"/>
      <w:pPr>
        <w:tabs>
          <w:tab w:val="num" w:pos="6480"/>
        </w:tabs>
        <w:ind w:left="6480" w:hanging="360"/>
      </w:pPr>
      <w:rPr>
        <w:rFonts w:ascii="Brush Script MT" w:hAnsi="Brush Script MT" w:hint="default"/>
      </w:rPr>
    </w:lvl>
  </w:abstractNum>
  <w:abstractNum w:abstractNumId="19" w15:restartNumberingAfterBreak="0">
    <w:nsid w:val="5C2416C8"/>
    <w:multiLevelType w:val="hybridMultilevel"/>
    <w:tmpl w:val="4AB8E178"/>
    <w:lvl w:ilvl="0" w:tplc="47365432">
      <w:start w:val="1"/>
      <w:numFmt w:val="bullet"/>
      <w:lvlText w:val="O"/>
      <w:lvlJc w:val="left"/>
      <w:pPr>
        <w:tabs>
          <w:tab w:val="num" w:pos="720"/>
        </w:tabs>
        <w:ind w:left="720" w:hanging="360"/>
      </w:pPr>
      <w:rPr>
        <w:rFonts w:ascii="Brush Script MT" w:hAnsi="Brush Script MT" w:hint="default"/>
      </w:rPr>
    </w:lvl>
    <w:lvl w:ilvl="1" w:tplc="71AAFBB4" w:tentative="1">
      <w:start w:val="1"/>
      <w:numFmt w:val="bullet"/>
      <w:lvlText w:val="O"/>
      <w:lvlJc w:val="left"/>
      <w:pPr>
        <w:tabs>
          <w:tab w:val="num" w:pos="1440"/>
        </w:tabs>
        <w:ind w:left="1440" w:hanging="360"/>
      </w:pPr>
      <w:rPr>
        <w:rFonts w:ascii="Brush Script MT" w:hAnsi="Brush Script MT" w:hint="default"/>
      </w:rPr>
    </w:lvl>
    <w:lvl w:ilvl="2" w:tplc="CCB02364" w:tentative="1">
      <w:start w:val="1"/>
      <w:numFmt w:val="bullet"/>
      <w:lvlText w:val="O"/>
      <w:lvlJc w:val="left"/>
      <w:pPr>
        <w:tabs>
          <w:tab w:val="num" w:pos="2160"/>
        </w:tabs>
        <w:ind w:left="2160" w:hanging="360"/>
      </w:pPr>
      <w:rPr>
        <w:rFonts w:ascii="Brush Script MT" w:hAnsi="Brush Script MT" w:hint="default"/>
      </w:rPr>
    </w:lvl>
    <w:lvl w:ilvl="3" w:tplc="24CE6728" w:tentative="1">
      <w:start w:val="1"/>
      <w:numFmt w:val="bullet"/>
      <w:lvlText w:val="O"/>
      <w:lvlJc w:val="left"/>
      <w:pPr>
        <w:tabs>
          <w:tab w:val="num" w:pos="2880"/>
        </w:tabs>
        <w:ind w:left="2880" w:hanging="360"/>
      </w:pPr>
      <w:rPr>
        <w:rFonts w:ascii="Brush Script MT" w:hAnsi="Brush Script MT" w:hint="default"/>
      </w:rPr>
    </w:lvl>
    <w:lvl w:ilvl="4" w:tplc="015A29B8" w:tentative="1">
      <w:start w:val="1"/>
      <w:numFmt w:val="bullet"/>
      <w:lvlText w:val="O"/>
      <w:lvlJc w:val="left"/>
      <w:pPr>
        <w:tabs>
          <w:tab w:val="num" w:pos="3600"/>
        </w:tabs>
        <w:ind w:left="3600" w:hanging="360"/>
      </w:pPr>
      <w:rPr>
        <w:rFonts w:ascii="Brush Script MT" w:hAnsi="Brush Script MT" w:hint="default"/>
      </w:rPr>
    </w:lvl>
    <w:lvl w:ilvl="5" w:tplc="E0360460" w:tentative="1">
      <w:start w:val="1"/>
      <w:numFmt w:val="bullet"/>
      <w:lvlText w:val="O"/>
      <w:lvlJc w:val="left"/>
      <w:pPr>
        <w:tabs>
          <w:tab w:val="num" w:pos="4320"/>
        </w:tabs>
        <w:ind w:left="4320" w:hanging="360"/>
      </w:pPr>
      <w:rPr>
        <w:rFonts w:ascii="Brush Script MT" w:hAnsi="Brush Script MT" w:hint="default"/>
      </w:rPr>
    </w:lvl>
    <w:lvl w:ilvl="6" w:tplc="48C65DB0" w:tentative="1">
      <w:start w:val="1"/>
      <w:numFmt w:val="bullet"/>
      <w:lvlText w:val="O"/>
      <w:lvlJc w:val="left"/>
      <w:pPr>
        <w:tabs>
          <w:tab w:val="num" w:pos="5040"/>
        </w:tabs>
        <w:ind w:left="5040" w:hanging="360"/>
      </w:pPr>
      <w:rPr>
        <w:rFonts w:ascii="Brush Script MT" w:hAnsi="Brush Script MT" w:hint="default"/>
      </w:rPr>
    </w:lvl>
    <w:lvl w:ilvl="7" w:tplc="BC12A9C8" w:tentative="1">
      <w:start w:val="1"/>
      <w:numFmt w:val="bullet"/>
      <w:lvlText w:val="O"/>
      <w:lvlJc w:val="left"/>
      <w:pPr>
        <w:tabs>
          <w:tab w:val="num" w:pos="5760"/>
        </w:tabs>
        <w:ind w:left="5760" w:hanging="360"/>
      </w:pPr>
      <w:rPr>
        <w:rFonts w:ascii="Brush Script MT" w:hAnsi="Brush Script MT" w:hint="default"/>
      </w:rPr>
    </w:lvl>
    <w:lvl w:ilvl="8" w:tplc="030895F0" w:tentative="1">
      <w:start w:val="1"/>
      <w:numFmt w:val="bullet"/>
      <w:lvlText w:val="O"/>
      <w:lvlJc w:val="left"/>
      <w:pPr>
        <w:tabs>
          <w:tab w:val="num" w:pos="6480"/>
        </w:tabs>
        <w:ind w:left="6480" w:hanging="360"/>
      </w:pPr>
      <w:rPr>
        <w:rFonts w:ascii="Brush Script MT" w:hAnsi="Brush Script MT" w:hint="default"/>
      </w:rPr>
    </w:lvl>
  </w:abstractNum>
  <w:abstractNum w:abstractNumId="20" w15:restartNumberingAfterBreak="0">
    <w:nsid w:val="5EB649E6"/>
    <w:multiLevelType w:val="hybridMultilevel"/>
    <w:tmpl w:val="8E6C2E96"/>
    <w:lvl w:ilvl="0" w:tplc="7A28C194">
      <w:start w:val="1"/>
      <w:numFmt w:val="decimal"/>
      <w:lvlText w:val="%1."/>
      <w:lvlJc w:val="left"/>
      <w:pPr>
        <w:tabs>
          <w:tab w:val="num" w:pos="720"/>
        </w:tabs>
        <w:ind w:left="720" w:hanging="360"/>
      </w:pPr>
    </w:lvl>
    <w:lvl w:ilvl="1" w:tplc="FF060D2A" w:tentative="1">
      <w:start w:val="1"/>
      <w:numFmt w:val="decimal"/>
      <w:lvlText w:val="%2."/>
      <w:lvlJc w:val="left"/>
      <w:pPr>
        <w:tabs>
          <w:tab w:val="num" w:pos="1440"/>
        </w:tabs>
        <w:ind w:left="1440" w:hanging="360"/>
      </w:pPr>
    </w:lvl>
    <w:lvl w:ilvl="2" w:tplc="5FD4C6DA" w:tentative="1">
      <w:start w:val="1"/>
      <w:numFmt w:val="decimal"/>
      <w:lvlText w:val="%3."/>
      <w:lvlJc w:val="left"/>
      <w:pPr>
        <w:tabs>
          <w:tab w:val="num" w:pos="2160"/>
        </w:tabs>
        <w:ind w:left="2160" w:hanging="360"/>
      </w:pPr>
    </w:lvl>
    <w:lvl w:ilvl="3" w:tplc="4A46DECA" w:tentative="1">
      <w:start w:val="1"/>
      <w:numFmt w:val="decimal"/>
      <w:lvlText w:val="%4."/>
      <w:lvlJc w:val="left"/>
      <w:pPr>
        <w:tabs>
          <w:tab w:val="num" w:pos="2880"/>
        </w:tabs>
        <w:ind w:left="2880" w:hanging="360"/>
      </w:pPr>
    </w:lvl>
    <w:lvl w:ilvl="4" w:tplc="86F25200" w:tentative="1">
      <w:start w:val="1"/>
      <w:numFmt w:val="decimal"/>
      <w:lvlText w:val="%5."/>
      <w:lvlJc w:val="left"/>
      <w:pPr>
        <w:tabs>
          <w:tab w:val="num" w:pos="3600"/>
        </w:tabs>
        <w:ind w:left="3600" w:hanging="360"/>
      </w:pPr>
    </w:lvl>
    <w:lvl w:ilvl="5" w:tplc="59AA32D4" w:tentative="1">
      <w:start w:val="1"/>
      <w:numFmt w:val="decimal"/>
      <w:lvlText w:val="%6."/>
      <w:lvlJc w:val="left"/>
      <w:pPr>
        <w:tabs>
          <w:tab w:val="num" w:pos="4320"/>
        </w:tabs>
        <w:ind w:left="4320" w:hanging="360"/>
      </w:pPr>
    </w:lvl>
    <w:lvl w:ilvl="6" w:tplc="69A8B370" w:tentative="1">
      <w:start w:val="1"/>
      <w:numFmt w:val="decimal"/>
      <w:lvlText w:val="%7."/>
      <w:lvlJc w:val="left"/>
      <w:pPr>
        <w:tabs>
          <w:tab w:val="num" w:pos="5040"/>
        </w:tabs>
        <w:ind w:left="5040" w:hanging="360"/>
      </w:pPr>
    </w:lvl>
    <w:lvl w:ilvl="7" w:tplc="6DDE6690" w:tentative="1">
      <w:start w:val="1"/>
      <w:numFmt w:val="decimal"/>
      <w:lvlText w:val="%8."/>
      <w:lvlJc w:val="left"/>
      <w:pPr>
        <w:tabs>
          <w:tab w:val="num" w:pos="5760"/>
        </w:tabs>
        <w:ind w:left="5760" w:hanging="360"/>
      </w:pPr>
    </w:lvl>
    <w:lvl w:ilvl="8" w:tplc="0B74CA34" w:tentative="1">
      <w:start w:val="1"/>
      <w:numFmt w:val="decimal"/>
      <w:lvlText w:val="%9."/>
      <w:lvlJc w:val="left"/>
      <w:pPr>
        <w:tabs>
          <w:tab w:val="num" w:pos="6480"/>
        </w:tabs>
        <w:ind w:left="6480" w:hanging="360"/>
      </w:pPr>
    </w:lvl>
  </w:abstractNum>
  <w:abstractNum w:abstractNumId="21" w15:restartNumberingAfterBreak="0">
    <w:nsid w:val="683049B5"/>
    <w:multiLevelType w:val="hybridMultilevel"/>
    <w:tmpl w:val="EF564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40F5D"/>
    <w:multiLevelType w:val="hybridMultilevel"/>
    <w:tmpl w:val="059C6C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E24EBF"/>
    <w:multiLevelType w:val="hybridMultilevel"/>
    <w:tmpl w:val="5F14E46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FEE5315"/>
    <w:multiLevelType w:val="hybridMultilevel"/>
    <w:tmpl w:val="8DC650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39F6F7F"/>
    <w:multiLevelType w:val="hybridMultilevel"/>
    <w:tmpl w:val="CD12D93A"/>
    <w:lvl w:ilvl="0" w:tplc="383A5FA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390010"/>
    <w:multiLevelType w:val="hybridMultilevel"/>
    <w:tmpl w:val="3C76E150"/>
    <w:lvl w:ilvl="0" w:tplc="62A85D86">
      <w:start w:val="1"/>
      <w:numFmt w:val="bullet"/>
      <w:lvlText w:val="O"/>
      <w:lvlJc w:val="left"/>
      <w:pPr>
        <w:tabs>
          <w:tab w:val="num" w:pos="720"/>
        </w:tabs>
        <w:ind w:left="720" w:hanging="360"/>
      </w:pPr>
      <w:rPr>
        <w:rFonts w:ascii="Brush Script MT" w:hAnsi="Brush Script MT" w:hint="default"/>
      </w:rPr>
    </w:lvl>
    <w:lvl w:ilvl="1" w:tplc="5F3870BA" w:tentative="1">
      <w:start w:val="1"/>
      <w:numFmt w:val="bullet"/>
      <w:lvlText w:val="O"/>
      <w:lvlJc w:val="left"/>
      <w:pPr>
        <w:tabs>
          <w:tab w:val="num" w:pos="1440"/>
        </w:tabs>
        <w:ind w:left="1440" w:hanging="360"/>
      </w:pPr>
      <w:rPr>
        <w:rFonts w:ascii="Brush Script MT" w:hAnsi="Brush Script MT" w:hint="default"/>
      </w:rPr>
    </w:lvl>
    <w:lvl w:ilvl="2" w:tplc="F7CE4C98" w:tentative="1">
      <w:start w:val="1"/>
      <w:numFmt w:val="bullet"/>
      <w:lvlText w:val="O"/>
      <w:lvlJc w:val="left"/>
      <w:pPr>
        <w:tabs>
          <w:tab w:val="num" w:pos="2160"/>
        </w:tabs>
        <w:ind w:left="2160" w:hanging="360"/>
      </w:pPr>
      <w:rPr>
        <w:rFonts w:ascii="Brush Script MT" w:hAnsi="Brush Script MT" w:hint="default"/>
      </w:rPr>
    </w:lvl>
    <w:lvl w:ilvl="3" w:tplc="E3DCEE48" w:tentative="1">
      <w:start w:val="1"/>
      <w:numFmt w:val="bullet"/>
      <w:lvlText w:val="O"/>
      <w:lvlJc w:val="left"/>
      <w:pPr>
        <w:tabs>
          <w:tab w:val="num" w:pos="2880"/>
        </w:tabs>
        <w:ind w:left="2880" w:hanging="360"/>
      </w:pPr>
      <w:rPr>
        <w:rFonts w:ascii="Brush Script MT" w:hAnsi="Brush Script MT" w:hint="default"/>
      </w:rPr>
    </w:lvl>
    <w:lvl w:ilvl="4" w:tplc="FC026108" w:tentative="1">
      <w:start w:val="1"/>
      <w:numFmt w:val="bullet"/>
      <w:lvlText w:val="O"/>
      <w:lvlJc w:val="left"/>
      <w:pPr>
        <w:tabs>
          <w:tab w:val="num" w:pos="3600"/>
        </w:tabs>
        <w:ind w:left="3600" w:hanging="360"/>
      </w:pPr>
      <w:rPr>
        <w:rFonts w:ascii="Brush Script MT" w:hAnsi="Brush Script MT" w:hint="default"/>
      </w:rPr>
    </w:lvl>
    <w:lvl w:ilvl="5" w:tplc="DD8E0EDE" w:tentative="1">
      <w:start w:val="1"/>
      <w:numFmt w:val="bullet"/>
      <w:lvlText w:val="O"/>
      <w:lvlJc w:val="left"/>
      <w:pPr>
        <w:tabs>
          <w:tab w:val="num" w:pos="4320"/>
        </w:tabs>
        <w:ind w:left="4320" w:hanging="360"/>
      </w:pPr>
      <w:rPr>
        <w:rFonts w:ascii="Brush Script MT" w:hAnsi="Brush Script MT" w:hint="default"/>
      </w:rPr>
    </w:lvl>
    <w:lvl w:ilvl="6" w:tplc="9D347C1A" w:tentative="1">
      <w:start w:val="1"/>
      <w:numFmt w:val="bullet"/>
      <w:lvlText w:val="O"/>
      <w:lvlJc w:val="left"/>
      <w:pPr>
        <w:tabs>
          <w:tab w:val="num" w:pos="5040"/>
        </w:tabs>
        <w:ind w:left="5040" w:hanging="360"/>
      </w:pPr>
      <w:rPr>
        <w:rFonts w:ascii="Brush Script MT" w:hAnsi="Brush Script MT" w:hint="default"/>
      </w:rPr>
    </w:lvl>
    <w:lvl w:ilvl="7" w:tplc="8BFEF2AE" w:tentative="1">
      <w:start w:val="1"/>
      <w:numFmt w:val="bullet"/>
      <w:lvlText w:val="O"/>
      <w:lvlJc w:val="left"/>
      <w:pPr>
        <w:tabs>
          <w:tab w:val="num" w:pos="5760"/>
        </w:tabs>
        <w:ind w:left="5760" w:hanging="360"/>
      </w:pPr>
      <w:rPr>
        <w:rFonts w:ascii="Brush Script MT" w:hAnsi="Brush Script MT" w:hint="default"/>
      </w:rPr>
    </w:lvl>
    <w:lvl w:ilvl="8" w:tplc="B7666AE6" w:tentative="1">
      <w:start w:val="1"/>
      <w:numFmt w:val="bullet"/>
      <w:lvlText w:val="O"/>
      <w:lvlJc w:val="left"/>
      <w:pPr>
        <w:tabs>
          <w:tab w:val="num" w:pos="6480"/>
        </w:tabs>
        <w:ind w:left="6480" w:hanging="360"/>
      </w:pPr>
      <w:rPr>
        <w:rFonts w:ascii="Brush Script MT" w:hAnsi="Brush Script MT" w:hint="default"/>
      </w:rPr>
    </w:lvl>
  </w:abstractNum>
  <w:abstractNum w:abstractNumId="27" w15:restartNumberingAfterBreak="0">
    <w:nsid w:val="767376F7"/>
    <w:multiLevelType w:val="hybridMultilevel"/>
    <w:tmpl w:val="752A3C5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7D532D0E"/>
    <w:multiLevelType w:val="hybridMultilevel"/>
    <w:tmpl w:val="3E2EE7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F471BD8"/>
    <w:multiLevelType w:val="multilevel"/>
    <w:tmpl w:val="25D01BE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15:restartNumberingAfterBreak="0">
    <w:nsid w:val="7F595BAF"/>
    <w:multiLevelType w:val="hybridMultilevel"/>
    <w:tmpl w:val="0C161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87064389">
    <w:abstractNumId w:val="3"/>
  </w:num>
  <w:num w:numId="2" w16cid:durableId="1342078109">
    <w:abstractNumId w:val="3"/>
  </w:num>
  <w:num w:numId="3" w16cid:durableId="1576354682">
    <w:abstractNumId w:val="3"/>
  </w:num>
  <w:num w:numId="4" w16cid:durableId="237638335">
    <w:abstractNumId w:val="17"/>
  </w:num>
  <w:num w:numId="5" w16cid:durableId="877278527">
    <w:abstractNumId w:val="25"/>
  </w:num>
  <w:num w:numId="6" w16cid:durableId="1302035589">
    <w:abstractNumId w:val="25"/>
  </w:num>
  <w:num w:numId="7" w16cid:durableId="484786517">
    <w:abstractNumId w:val="25"/>
  </w:num>
  <w:num w:numId="8" w16cid:durableId="448163977">
    <w:abstractNumId w:val="25"/>
  </w:num>
  <w:num w:numId="9" w16cid:durableId="2072384774">
    <w:abstractNumId w:val="29"/>
  </w:num>
  <w:num w:numId="10" w16cid:durableId="611977085">
    <w:abstractNumId w:val="29"/>
  </w:num>
  <w:num w:numId="11" w16cid:durableId="1812599448">
    <w:abstractNumId w:val="21"/>
  </w:num>
  <w:num w:numId="12" w16cid:durableId="449318453">
    <w:abstractNumId w:val="0"/>
  </w:num>
  <w:num w:numId="13" w16cid:durableId="1063025074">
    <w:abstractNumId w:val="28"/>
  </w:num>
  <w:num w:numId="14" w16cid:durableId="1187137279">
    <w:abstractNumId w:val="30"/>
  </w:num>
  <w:num w:numId="15" w16cid:durableId="779447119">
    <w:abstractNumId w:val="1"/>
  </w:num>
  <w:num w:numId="16" w16cid:durableId="642464709">
    <w:abstractNumId w:val="11"/>
  </w:num>
  <w:num w:numId="17" w16cid:durableId="12414919">
    <w:abstractNumId w:val="5"/>
  </w:num>
  <w:num w:numId="18" w16cid:durableId="1534921043">
    <w:abstractNumId w:val="16"/>
  </w:num>
  <w:num w:numId="19" w16cid:durableId="906962470">
    <w:abstractNumId w:val="7"/>
  </w:num>
  <w:num w:numId="20" w16cid:durableId="2028554491">
    <w:abstractNumId w:val="15"/>
  </w:num>
  <w:num w:numId="21" w16cid:durableId="1760716184">
    <w:abstractNumId w:val="22"/>
  </w:num>
  <w:num w:numId="22" w16cid:durableId="291522043">
    <w:abstractNumId w:val="23"/>
  </w:num>
  <w:num w:numId="23" w16cid:durableId="99033590">
    <w:abstractNumId w:val="2"/>
  </w:num>
  <w:num w:numId="24" w16cid:durableId="1288580549">
    <w:abstractNumId w:val="24"/>
  </w:num>
  <w:num w:numId="25" w16cid:durableId="160312218">
    <w:abstractNumId w:val="29"/>
  </w:num>
  <w:num w:numId="26" w16cid:durableId="1872834935">
    <w:abstractNumId w:val="29"/>
  </w:num>
  <w:num w:numId="27" w16cid:durableId="1716848963">
    <w:abstractNumId w:val="29"/>
  </w:num>
  <w:num w:numId="28" w16cid:durableId="1935361393">
    <w:abstractNumId w:val="29"/>
  </w:num>
  <w:num w:numId="29" w16cid:durableId="149253310">
    <w:abstractNumId w:val="29"/>
  </w:num>
  <w:num w:numId="30" w16cid:durableId="897982509">
    <w:abstractNumId w:val="29"/>
  </w:num>
  <w:num w:numId="31" w16cid:durableId="1254901743">
    <w:abstractNumId w:val="29"/>
  </w:num>
  <w:num w:numId="32" w16cid:durableId="608704336">
    <w:abstractNumId w:val="29"/>
  </w:num>
  <w:num w:numId="33" w16cid:durableId="1506091098">
    <w:abstractNumId w:val="29"/>
  </w:num>
  <w:num w:numId="34" w16cid:durableId="988829531">
    <w:abstractNumId w:val="29"/>
  </w:num>
  <w:num w:numId="35" w16cid:durableId="275917453">
    <w:abstractNumId w:val="29"/>
  </w:num>
  <w:num w:numId="36" w16cid:durableId="1121650619">
    <w:abstractNumId w:val="29"/>
  </w:num>
  <w:num w:numId="37" w16cid:durableId="750733779">
    <w:abstractNumId w:val="9"/>
  </w:num>
  <w:num w:numId="38" w16cid:durableId="1910380048">
    <w:abstractNumId w:val="4"/>
  </w:num>
  <w:num w:numId="39" w16cid:durableId="1984305902">
    <w:abstractNumId w:val="13"/>
  </w:num>
  <w:num w:numId="40" w16cid:durableId="110559253">
    <w:abstractNumId w:val="27"/>
  </w:num>
  <w:num w:numId="41" w16cid:durableId="973750188">
    <w:abstractNumId w:val="18"/>
  </w:num>
  <w:num w:numId="42" w16cid:durableId="1925800316">
    <w:abstractNumId w:val="19"/>
  </w:num>
  <w:num w:numId="43" w16cid:durableId="1159686782">
    <w:abstractNumId w:val="14"/>
  </w:num>
  <w:num w:numId="44" w16cid:durableId="1092318638">
    <w:abstractNumId w:val="8"/>
  </w:num>
  <w:num w:numId="45" w16cid:durableId="406805661">
    <w:abstractNumId w:val="10"/>
  </w:num>
  <w:num w:numId="46" w16cid:durableId="188177439">
    <w:abstractNumId w:val="12"/>
  </w:num>
  <w:num w:numId="47" w16cid:durableId="569658954">
    <w:abstractNumId w:val="26"/>
  </w:num>
  <w:num w:numId="48" w16cid:durableId="1458330257">
    <w:abstractNumId w:val="20"/>
  </w:num>
  <w:num w:numId="49" w16cid:durableId="10801204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3A34"/>
    <w:rsid w:val="000000EC"/>
    <w:rsid w:val="0000388D"/>
    <w:rsid w:val="00045114"/>
    <w:rsid w:val="00046501"/>
    <w:rsid w:val="0005668C"/>
    <w:rsid w:val="00073177"/>
    <w:rsid w:val="0008600E"/>
    <w:rsid w:val="000B79F1"/>
    <w:rsid w:val="000D2A8C"/>
    <w:rsid w:val="000D649A"/>
    <w:rsid w:val="000E1597"/>
    <w:rsid w:val="000E4429"/>
    <w:rsid w:val="000F5A4B"/>
    <w:rsid w:val="001176B2"/>
    <w:rsid w:val="00162911"/>
    <w:rsid w:val="001726B8"/>
    <w:rsid w:val="00180F39"/>
    <w:rsid w:val="0019726D"/>
    <w:rsid w:val="001B0089"/>
    <w:rsid w:val="001B0735"/>
    <w:rsid w:val="001B1829"/>
    <w:rsid w:val="001B235E"/>
    <w:rsid w:val="001D6955"/>
    <w:rsid w:val="001D6C5B"/>
    <w:rsid w:val="001F6AA9"/>
    <w:rsid w:val="002031F1"/>
    <w:rsid w:val="00206FDA"/>
    <w:rsid w:val="00214331"/>
    <w:rsid w:val="00235F23"/>
    <w:rsid w:val="002453CB"/>
    <w:rsid w:val="00252E5D"/>
    <w:rsid w:val="0026111B"/>
    <w:rsid w:val="00270403"/>
    <w:rsid w:val="002A5C46"/>
    <w:rsid w:val="002B19C6"/>
    <w:rsid w:val="002B2325"/>
    <w:rsid w:val="002C3968"/>
    <w:rsid w:val="002D418F"/>
    <w:rsid w:val="002E00C3"/>
    <w:rsid w:val="002E5C60"/>
    <w:rsid w:val="002F5326"/>
    <w:rsid w:val="003034EF"/>
    <w:rsid w:val="003059C4"/>
    <w:rsid w:val="00310A32"/>
    <w:rsid w:val="00317ED4"/>
    <w:rsid w:val="00346A54"/>
    <w:rsid w:val="00355F06"/>
    <w:rsid w:val="003663BE"/>
    <w:rsid w:val="003775B5"/>
    <w:rsid w:val="003B4FBA"/>
    <w:rsid w:val="003B7850"/>
    <w:rsid w:val="003C74D6"/>
    <w:rsid w:val="003D7A85"/>
    <w:rsid w:val="004056B6"/>
    <w:rsid w:val="00415B29"/>
    <w:rsid w:val="00427122"/>
    <w:rsid w:val="004334D3"/>
    <w:rsid w:val="00454B5C"/>
    <w:rsid w:val="00463247"/>
    <w:rsid w:val="0046366B"/>
    <w:rsid w:val="00474203"/>
    <w:rsid w:val="004928EB"/>
    <w:rsid w:val="00497252"/>
    <w:rsid w:val="004E5E37"/>
    <w:rsid w:val="005131BA"/>
    <w:rsid w:val="00516DE3"/>
    <w:rsid w:val="0052174A"/>
    <w:rsid w:val="00565549"/>
    <w:rsid w:val="00565682"/>
    <w:rsid w:val="005A02F3"/>
    <w:rsid w:val="005B09A3"/>
    <w:rsid w:val="005B09BD"/>
    <w:rsid w:val="005B229E"/>
    <w:rsid w:val="005C2F02"/>
    <w:rsid w:val="005E2A29"/>
    <w:rsid w:val="005E65F0"/>
    <w:rsid w:val="005F0983"/>
    <w:rsid w:val="006110D4"/>
    <w:rsid w:val="00623630"/>
    <w:rsid w:val="006525B6"/>
    <w:rsid w:val="0065304D"/>
    <w:rsid w:val="00665708"/>
    <w:rsid w:val="006753DB"/>
    <w:rsid w:val="0067575F"/>
    <w:rsid w:val="00684D2A"/>
    <w:rsid w:val="00694CBE"/>
    <w:rsid w:val="00696679"/>
    <w:rsid w:val="00696CAD"/>
    <w:rsid w:val="006E3219"/>
    <w:rsid w:val="006F10EC"/>
    <w:rsid w:val="00703239"/>
    <w:rsid w:val="0072333B"/>
    <w:rsid w:val="0072772E"/>
    <w:rsid w:val="00730E8B"/>
    <w:rsid w:val="007342D0"/>
    <w:rsid w:val="00740505"/>
    <w:rsid w:val="00761CFE"/>
    <w:rsid w:val="00770DF9"/>
    <w:rsid w:val="00784AB0"/>
    <w:rsid w:val="007A505D"/>
    <w:rsid w:val="007B1993"/>
    <w:rsid w:val="00804FC6"/>
    <w:rsid w:val="008252AC"/>
    <w:rsid w:val="00854CAF"/>
    <w:rsid w:val="00857146"/>
    <w:rsid w:val="00875820"/>
    <w:rsid w:val="00877743"/>
    <w:rsid w:val="00877CC3"/>
    <w:rsid w:val="00880862"/>
    <w:rsid w:val="008935DC"/>
    <w:rsid w:val="008B3C2A"/>
    <w:rsid w:val="008E644E"/>
    <w:rsid w:val="0090227A"/>
    <w:rsid w:val="00911DAE"/>
    <w:rsid w:val="009266B6"/>
    <w:rsid w:val="00935A98"/>
    <w:rsid w:val="00940E12"/>
    <w:rsid w:val="00955560"/>
    <w:rsid w:val="009557AB"/>
    <w:rsid w:val="00960A2E"/>
    <w:rsid w:val="00983A34"/>
    <w:rsid w:val="00987D2A"/>
    <w:rsid w:val="009B3716"/>
    <w:rsid w:val="009D488D"/>
    <w:rsid w:val="009E7851"/>
    <w:rsid w:val="009F4C9A"/>
    <w:rsid w:val="00A11CAE"/>
    <w:rsid w:val="00A164DE"/>
    <w:rsid w:val="00A20BD6"/>
    <w:rsid w:val="00A35F95"/>
    <w:rsid w:val="00A36987"/>
    <w:rsid w:val="00A61166"/>
    <w:rsid w:val="00A63CED"/>
    <w:rsid w:val="00AD77F4"/>
    <w:rsid w:val="00AE753E"/>
    <w:rsid w:val="00AF5C88"/>
    <w:rsid w:val="00B078CD"/>
    <w:rsid w:val="00B2656B"/>
    <w:rsid w:val="00B306E6"/>
    <w:rsid w:val="00B326A2"/>
    <w:rsid w:val="00B336D8"/>
    <w:rsid w:val="00B41E40"/>
    <w:rsid w:val="00B44204"/>
    <w:rsid w:val="00B44AB1"/>
    <w:rsid w:val="00B53F8B"/>
    <w:rsid w:val="00B546B0"/>
    <w:rsid w:val="00B6250E"/>
    <w:rsid w:val="00B65E73"/>
    <w:rsid w:val="00B73029"/>
    <w:rsid w:val="00BA5ADB"/>
    <w:rsid w:val="00BD5384"/>
    <w:rsid w:val="00BE2619"/>
    <w:rsid w:val="00BF1D04"/>
    <w:rsid w:val="00C14271"/>
    <w:rsid w:val="00C21E72"/>
    <w:rsid w:val="00C24E5A"/>
    <w:rsid w:val="00C52EAF"/>
    <w:rsid w:val="00C566E3"/>
    <w:rsid w:val="00C8092D"/>
    <w:rsid w:val="00C82A36"/>
    <w:rsid w:val="00C83B6C"/>
    <w:rsid w:val="00C95092"/>
    <w:rsid w:val="00CA0A1D"/>
    <w:rsid w:val="00CC0542"/>
    <w:rsid w:val="00CC752E"/>
    <w:rsid w:val="00CE1E46"/>
    <w:rsid w:val="00CE58BB"/>
    <w:rsid w:val="00CF1B04"/>
    <w:rsid w:val="00D01DB1"/>
    <w:rsid w:val="00D0657A"/>
    <w:rsid w:val="00D10435"/>
    <w:rsid w:val="00D21285"/>
    <w:rsid w:val="00D2421E"/>
    <w:rsid w:val="00D31A34"/>
    <w:rsid w:val="00D365B7"/>
    <w:rsid w:val="00D66BCC"/>
    <w:rsid w:val="00D90318"/>
    <w:rsid w:val="00D93DD1"/>
    <w:rsid w:val="00D96394"/>
    <w:rsid w:val="00DB0524"/>
    <w:rsid w:val="00DE1E6F"/>
    <w:rsid w:val="00DE4B9B"/>
    <w:rsid w:val="00DF665F"/>
    <w:rsid w:val="00E06792"/>
    <w:rsid w:val="00E15E42"/>
    <w:rsid w:val="00E211A5"/>
    <w:rsid w:val="00E3126F"/>
    <w:rsid w:val="00E37A14"/>
    <w:rsid w:val="00E37E93"/>
    <w:rsid w:val="00E43C21"/>
    <w:rsid w:val="00E624FE"/>
    <w:rsid w:val="00E662CF"/>
    <w:rsid w:val="00E677CF"/>
    <w:rsid w:val="00E84B24"/>
    <w:rsid w:val="00EA6286"/>
    <w:rsid w:val="00EB7B42"/>
    <w:rsid w:val="00EE0C0E"/>
    <w:rsid w:val="00EF0056"/>
    <w:rsid w:val="00EF04FE"/>
    <w:rsid w:val="00EF29A4"/>
    <w:rsid w:val="00EF4E96"/>
    <w:rsid w:val="00F06AA2"/>
    <w:rsid w:val="00F26F91"/>
    <w:rsid w:val="00F327EB"/>
    <w:rsid w:val="00F93BB2"/>
    <w:rsid w:val="00FA2D04"/>
    <w:rsid w:val="00FA6EAD"/>
    <w:rsid w:val="00FB5D53"/>
    <w:rsid w:val="00FD71FD"/>
    <w:rsid w:val="00FE52C2"/>
    <w:rsid w:val="00FF074C"/>
    <w:rsid w:val="00FF71F3"/>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5F40331"/>
  <w15:docId w15:val="{A0925F15-48A7-4BA3-AB26-BB328F339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CCIS_Heading 1"/>
    <w:basedOn w:val="Normal"/>
    <w:next w:val="Normal"/>
    <w:link w:val="Heading1Char"/>
    <w:uiPriority w:val="9"/>
    <w:qFormat/>
    <w:rsid w:val="00A61166"/>
    <w:pPr>
      <w:keepNext/>
      <w:keepLines/>
      <w:numPr>
        <w:numId w:val="9"/>
      </w:numPr>
      <w:spacing w:before="360" w:after="240"/>
      <w:outlineLvl w:val="0"/>
    </w:pPr>
    <w:rPr>
      <w:rFonts w:ascii="Arial" w:eastAsiaTheme="majorEastAsia" w:hAnsi="Arial" w:cstheme="majorBidi"/>
      <w:b/>
      <w:bCs/>
      <w:caps/>
    </w:rPr>
  </w:style>
  <w:style w:type="paragraph" w:styleId="Heading2">
    <w:name w:val="heading 2"/>
    <w:aliases w:val="CCIS_Heading 2"/>
    <w:basedOn w:val="Normal"/>
    <w:next w:val="Normal"/>
    <w:link w:val="Heading2Char"/>
    <w:uiPriority w:val="9"/>
    <w:unhideWhenUsed/>
    <w:qFormat/>
    <w:rsid w:val="00935A98"/>
    <w:pPr>
      <w:keepNext/>
      <w:keepLines/>
      <w:numPr>
        <w:ilvl w:val="1"/>
        <w:numId w:val="9"/>
      </w:numPr>
      <w:spacing w:before="240" w:after="240"/>
      <w:ind w:left="578" w:hanging="578"/>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935A98"/>
    <w:pPr>
      <w:keepNext/>
      <w:keepLines/>
      <w:numPr>
        <w:ilvl w:val="2"/>
        <w:numId w:val="9"/>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35A98"/>
    <w:pPr>
      <w:keepNext/>
      <w:keepLines/>
      <w:numPr>
        <w:ilvl w:val="3"/>
        <w:numId w:val="9"/>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35A98"/>
    <w:pPr>
      <w:keepNext/>
      <w:keepLines/>
      <w:numPr>
        <w:ilvl w:val="4"/>
        <w:numId w:val="9"/>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35A98"/>
    <w:pPr>
      <w:keepNext/>
      <w:keepLines/>
      <w:numPr>
        <w:ilvl w:val="5"/>
        <w:numId w:val="9"/>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35A98"/>
    <w:pPr>
      <w:keepNext/>
      <w:keepLines/>
      <w:numPr>
        <w:ilvl w:val="6"/>
        <w:numId w:val="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35A98"/>
    <w:pPr>
      <w:keepNext/>
      <w:keepLines/>
      <w:numPr>
        <w:ilvl w:val="7"/>
        <w:numId w:val="9"/>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35A98"/>
    <w:pPr>
      <w:keepNext/>
      <w:keepLines/>
      <w:numPr>
        <w:ilvl w:val="8"/>
        <w:numId w:val="9"/>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SBPhDproposalheading1">
    <w:name w:val="USB PhD proposal heading 1"/>
    <w:basedOn w:val="Heading2"/>
    <w:link w:val="USBPhDproposalheading1Char"/>
    <w:qFormat/>
    <w:rsid w:val="009B3716"/>
    <w:pPr>
      <w:keepLines w:val="0"/>
      <w:numPr>
        <w:ilvl w:val="0"/>
        <w:numId w:val="1"/>
      </w:numPr>
      <w:spacing w:after="120" w:line="480" w:lineRule="auto"/>
      <w:ind w:left="851" w:hanging="851"/>
      <w:jc w:val="both"/>
    </w:pPr>
    <w:rPr>
      <w:rFonts w:eastAsia="Times New Roman" w:cs="Times New Roman"/>
      <w:iCs/>
      <w:caps/>
      <w:sz w:val="22"/>
      <w:szCs w:val="22"/>
      <w:lang w:val="en-GB" w:eastAsia="x-none"/>
    </w:rPr>
  </w:style>
  <w:style w:type="paragraph" w:customStyle="1" w:styleId="CCISTitleAppendix">
    <w:name w:val="CCIS_Title_Appendix"/>
    <w:basedOn w:val="Normal"/>
    <w:qFormat/>
    <w:rsid w:val="00983A34"/>
    <w:pPr>
      <w:jc w:val="center"/>
    </w:pPr>
    <w:rPr>
      <w:rFonts w:ascii="Arial" w:hAnsi="Arial"/>
      <w:b/>
      <w:sz w:val="32"/>
    </w:rPr>
  </w:style>
  <w:style w:type="paragraph" w:customStyle="1" w:styleId="CCISAffilation">
    <w:name w:val="CCIS_Affilation"/>
    <w:basedOn w:val="CCISTitleAppendix"/>
    <w:qFormat/>
    <w:rsid w:val="00162911"/>
    <w:rPr>
      <w:b w:val="0"/>
      <w:sz w:val="24"/>
    </w:rPr>
  </w:style>
  <w:style w:type="character" w:customStyle="1" w:styleId="USBPhDproposalheading1Char">
    <w:name w:val="USB PhD proposal heading 1 Char"/>
    <w:basedOn w:val="Heading2Char"/>
    <w:link w:val="USBPhDproposalheading1"/>
    <w:rsid w:val="009B3716"/>
    <w:rPr>
      <w:rFonts w:ascii="Arial" w:eastAsia="Times New Roman" w:hAnsi="Arial" w:cs="Times New Roman"/>
      <w:b/>
      <w:bCs/>
      <w:iCs/>
      <w:caps/>
      <w:sz w:val="22"/>
      <w:szCs w:val="22"/>
      <w:lang w:val="en-GB" w:eastAsia="x-none"/>
    </w:rPr>
  </w:style>
  <w:style w:type="character" w:customStyle="1" w:styleId="Heading2Char">
    <w:name w:val="Heading 2 Char"/>
    <w:aliases w:val="CCIS_Heading 2 Char"/>
    <w:basedOn w:val="DefaultParagraphFont"/>
    <w:link w:val="Heading2"/>
    <w:uiPriority w:val="9"/>
    <w:rsid w:val="00935A98"/>
    <w:rPr>
      <w:rFonts w:ascii="Arial" w:eastAsiaTheme="majorEastAsia" w:hAnsi="Arial" w:cstheme="majorBidi"/>
      <w:b/>
      <w:bCs/>
      <w:szCs w:val="26"/>
    </w:rPr>
  </w:style>
  <w:style w:type="paragraph" w:customStyle="1" w:styleId="USBPhDProposalheading2">
    <w:name w:val="USB PhD Proposal heading 2"/>
    <w:basedOn w:val="Heading2"/>
    <w:link w:val="USBPhDProposalheading2Char"/>
    <w:qFormat/>
    <w:rsid w:val="00252E5D"/>
    <w:pPr>
      <w:keepLines w:val="0"/>
      <w:spacing w:after="120" w:line="480" w:lineRule="auto"/>
      <w:ind w:left="851" w:hanging="851"/>
      <w:jc w:val="both"/>
    </w:pPr>
    <w:rPr>
      <w:rFonts w:eastAsia="Times New Roman" w:cs="Times New Roman"/>
      <w:iCs/>
      <w:caps/>
      <w:sz w:val="22"/>
      <w:szCs w:val="22"/>
      <w:lang w:val="en-GB" w:eastAsia="x-none"/>
    </w:rPr>
  </w:style>
  <w:style w:type="paragraph" w:customStyle="1" w:styleId="CCISNormal">
    <w:name w:val="CCIS_Normal"/>
    <w:basedOn w:val="Normal"/>
    <w:qFormat/>
    <w:rsid w:val="00F06AA2"/>
    <w:pPr>
      <w:spacing w:after="120" w:line="276" w:lineRule="auto"/>
      <w:jc w:val="both"/>
    </w:pPr>
    <w:rPr>
      <w:rFonts w:ascii="Arial" w:hAnsi="Arial" w:cs="Arial"/>
      <w:bCs/>
    </w:rPr>
  </w:style>
  <w:style w:type="paragraph" w:customStyle="1" w:styleId="CCISHeading1">
    <w:name w:val="CCIS_Heading1"/>
    <w:basedOn w:val="USBPhDproposalheading1"/>
    <w:link w:val="CCISHeading1Char"/>
    <w:rsid w:val="00C24E5A"/>
    <w:pPr>
      <w:numPr>
        <w:numId w:val="0"/>
      </w:numPr>
    </w:pPr>
    <w:rPr>
      <w:sz w:val="24"/>
    </w:rPr>
  </w:style>
  <w:style w:type="character" w:customStyle="1" w:styleId="CCISHeading1Char">
    <w:name w:val="CCIS_Heading1 Char"/>
    <w:basedOn w:val="USBPhDproposalheading1Char"/>
    <w:link w:val="CCISHeading1"/>
    <w:rsid w:val="00C24E5A"/>
    <w:rPr>
      <w:rFonts w:ascii="Arial" w:eastAsia="Times New Roman" w:hAnsi="Arial" w:cs="Times New Roman"/>
      <w:b/>
      <w:bCs/>
      <w:iCs/>
      <w:caps/>
      <w:sz w:val="22"/>
      <w:szCs w:val="22"/>
      <w:lang w:val="en-GB" w:eastAsia="x-none"/>
    </w:rPr>
  </w:style>
  <w:style w:type="character" w:customStyle="1" w:styleId="USBPhDProposalheading2Char">
    <w:name w:val="USB PhD Proposal heading 2 Char"/>
    <w:basedOn w:val="Heading2Char"/>
    <w:link w:val="USBPhDProposalheading2"/>
    <w:rsid w:val="00252E5D"/>
    <w:rPr>
      <w:rFonts w:ascii="Arial" w:eastAsia="Times New Roman" w:hAnsi="Arial" w:cs="Times New Roman"/>
      <w:b/>
      <w:bCs/>
      <w:iCs/>
      <w:caps/>
      <w:sz w:val="22"/>
      <w:szCs w:val="22"/>
      <w:lang w:val="en-GB" w:eastAsia="x-none"/>
    </w:rPr>
  </w:style>
  <w:style w:type="paragraph" w:customStyle="1" w:styleId="USBPhDinitialandappendixheadings">
    <w:name w:val="USB PhD initial and appendix headings"/>
    <w:basedOn w:val="Heading1"/>
    <w:link w:val="USBPhDinitialandappendixheadingsChar"/>
    <w:qFormat/>
    <w:rsid w:val="00252E5D"/>
    <w:pPr>
      <w:keepLines w:val="0"/>
      <w:pageBreakBefore/>
      <w:spacing w:before="120" w:after="120" w:line="480" w:lineRule="auto"/>
      <w:jc w:val="center"/>
    </w:pPr>
    <w:rPr>
      <w:rFonts w:ascii="Arial Bold" w:eastAsia="Times New Roman" w:hAnsi="Arial Bold" w:cs="Times New Roman"/>
      <w:kern w:val="32"/>
      <w:sz w:val="28"/>
      <w:lang w:val="en-GB" w:eastAsia="x-none"/>
    </w:rPr>
  </w:style>
  <w:style w:type="character" w:customStyle="1" w:styleId="USBPhDinitialandappendixheadingsChar">
    <w:name w:val="USB PhD initial and appendix headings Char"/>
    <w:basedOn w:val="Heading1Char"/>
    <w:link w:val="USBPhDinitialandappendixheadings"/>
    <w:rsid w:val="00252E5D"/>
    <w:rPr>
      <w:rFonts w:ascii="Arial Bold" w:eastAsia="Times New Roman" w:hAnsi="Arial Bold" w:cs="Times New Roman"/>
      <w:b/>
      <w:bCs/>
      <w:caps/>
      <w:kern w:val="32"/>
      <w:sz w:val="28"/>
      <w:lang w:val="en-GB" w:eastAsia="x-none"/>
    </w:rPr>
  </w:style>
  <w:style w:type="character" w:customStyle="1" w:styleId="Heading1Char">
    <w:name w:val="Heading 1 Char"/>
    <w:aliases w:val="CCIS_Heading 1 Char"/>
    <w:basedOn w:val="DefaultParagraphFont"/>
    <w:link w:val="Heading1"/>
    <w:uiPriority w:val="9"/>
    <w:rsid w:val="00A61166"/>
    <w:rPr>
      <w:rFonts w:ascii="Arial" w:eastAsiaTheme="majorEastAsia" w:hAnsi="Arial" w:cstheme="majorBidi"/>
      <w:b/>
      <w:bCs/>
      <w:caps/>
    </w:rPr>
  </w:style>
  <w:style w:type="character" w:customStyle="1" w:styleId="Heading3Char">
    <w:name w:val="Heading 3 Char"/>
    <w:basedOn w:val="DefaultParagraphFont"/>
    <w:link w:val="Heading3"/>
    <w:uiPriority w:val="9"/>
    <w:rsid w:val="00935A98"/>
    <w:rPr>
      <w:rFonts w:asciiTheme="majorHAnsi" w:eastAsiaTheme="majorEastAsia" w:hAnsiTheme="majorHAnsi" w:cstheme="majorBidi"/>
      <w:b/>
      <w:bCs/>
      <w:color w:val="4F81BD" w:themeColor="accent1"/>
    </w:rPr>
  </w:style>
  <w:style w:type="paragraph" w:customStyle="1" w:styleId="CCISHeading2">
    <w:name w:val="CCIS_Heading2"/>
    <w:basedOn w:val="USBPhDProposalheading2"/>
    <w:link w:val="CCISHeading2Char"/>
    <w:rsid w:val="00C24E5A"/>
  </w:style>
  <w:style w:type="character" w:customStyle="1" w:styleId="CCISHeading2Char">
    <w:name w:val="CCIS_Heading2 Char"/>
    <w:basedOn w:val="USBPhDProposalheading2Char"/>
    <w:link w:val="CCISHeading2"/>
    <w:rsid w:val="00C24E5A"/>
    <w:rPr>
      <w:rFonts w:ascii="Arial" w:eastAsia="Times New Roman" w:hAnsi="Arial" w:cs="Times New Roman"/>
      <w:b/>
      <w:bCs/>
      <w:iCs/>
      <w:caps/>
      <w:sz w:val="22"/>
      <w:szCs w:val="22"/>
      <w:lang w:val="en-GB" w:eastAsia="x-none"/>
    </w:rPr>
  </w:style>
  <w:style w:type="character" w:customStyle="1" w:styleId="Heading4Char">
    <w:name w:val="Heading 4 Char"/>
    <w:basedOn w:val="DefaultParagraphFont"/>
    <w:link w:val="Heading4"/>
    <w:uiPriority w:val="9"/>
    <w:semiHidden/>
    <w:rsid w:val="00935A9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35A9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35A9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35A9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35A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35A98"/>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940E12"/>
    <w:rPr>
      <w:color w:val="0000FF" w:themeColor="hyperlink"/>
      <w:u w:val="single"/>
    </w:rPr>
  </w:style>
  <w:style w:type="paragraph" w:styleId="ListParagraph">
    <w:name w:val="List Paragraph"/>
    <w:basedOn w:val="Normal"/>
    <w:uiPriority w:val="34"/>
    <w:qFormat/>
    <w:rsid w:val="00877CC3"/>
    <w:pPr>
      <w:ind w:left="720"/>
      <w:contextualSpacing/>
    </w:pPr>
  </w:style>
  <w:style w:type="paragraph" w:styleId="NormalWeb">
    <w:name w:val="Normal (Web)"/>
    <w:basedOn w:val="Normal"/>
    <w:uiPriority w:val="99"/>
    <w:semiHidden/>
    <w:unhideWhenUsed/>
    <w:rsid w:val="00317ED4"/>
    <w:pPr>
      <w:spacing w:before="100" w:beforeAutospacing="1" w:after="100" w:afterAutospacing="1"/>
    </w:pPr>
    <w:rPr>
      <w:rFonts w:ascii="Times" w:hAnsi="Times" w:cs="Times New Roman"/>
      <w:sz w:val="20"/>
      <w:szCs w:val="20"/>
    </w:rPr>
  </w:style>
  <w:style w:type="paragraph" w:customStyle="1" w:styleId="CCISHeading">
    <w:name w:val="CCIS_Heading"/>
    <w:qFormat/>
    <w:rsid w:val="0000388D"/>
    <w:pPr>
      <w:spacing w:after="240"/>
    </w:pPr>
    <w:rPr>
      <w:rFonts w:ascii="Arial" w:eastAsia="Times New Roman" w:hAnsi="Arial" w:cs="Times New Roman"/>
      <w:b/>
      <w:bCs/>
      <w:caps/>
      <w:lang w:val="en-GB" w:eastAsia="x-none"/>
    </w:rPr>
  </w:style>
  <w:style w:type="character" w:styleId="Emphasis">
    <w:name w:val="Emphasis"/>
    <w:basedOn w:val="DefaultParagraphFont"/>
    <w:uiPriority w:val="20"/>
    <w:qFormat/>
    <w:rsid w:val="00317ED4"/>
    <w:rPr>
      <w:i/>
      <w:iCs/>
    </w:rPr>
  </w:style>
  <w:style w:type="character" w:styleId="Strong">
    <w:name w:val="Strong"/>
    <w:basedOn w:val="DefaultParagraphFont"/>
    <w:uiPriority w:val="22"/>
    <w:qFormat/>
    <w:rsid w:val="008935DC"/>
    <w:rPr>
      <w:b/>
      <w:bCs/>
    </w:rPr>
  </w:style>
  <w:style w:type="paragraph" w:styleId="Bibliography">
    <w:name w:val="Bibliography"/>
    <w:basedOn w:val="Normal"/>
    <w:next w:val="Normal"/>
    <w:uiPriority w:val="37"/>
    <w:unhideWhenUsed/>
    <w:rsid w:val="00623630"/>
    <w:pPr>
      <w:tabs>
        <w:tab w:val="left" w:pos="380"/>
      </w:tabs>
      <w:ind w:left="384" w:hanging="384"/>
    </w:pPr>
  </w:style>
  <w:style w:type="paragraph" w:styleId="TOCHeading">
    <w:name w:val="TOC Heading"/>
    <w:basedOn w:val="Heading1"/>
    <w:next w:val="Normal"/>
    <w:uiPriority w:val="39"/>
    <w:unhideWhenUsed/>
    <w:qFormat/>
    <w:rsid w:val="00665708"/>
    <w:pPr>
      <w:numPr>
        <w:numId w:val="0"/>
      </w:numPr>
      <w:spacing w:before="480" w:after="0" w:line="276" w:lineRule="auto"/>
      <w:outlineLvl w:val="9"/>
    </w:pPr>
    <w:rPr>
      <w:rFonts w:cs="Arial"/>
      <w:caps w:val="0"/>
      <w:sz w:val="28"/>
      <w:szCs w:val="28"/>
    </w:rPr>
  </w:style>
  <w:style w:type="paragraph" w:styleId="TOC1">
    <w:name w:val="toc 1"/>
    <w:basedOn w:val="Normal"/>
    <w:next w:val="Normal"/>
    <w:autoRedefine/>
    <w:uiPriority w:val="39"/>
    <w:unhideWhenUsed/>
    <w:rsid w:val="00665708"/>
    <w:pPr>
      <w:spacing w:before="120"/>
    </w:pPr>
    <w:rPr>
      <w:b/>
    </w:rPr>
  </w:style>
  <w:style w:type="paragraph" w:styleId="TOC2">
    <w:name w:val="toc 2"/>
    <w:basedOn w:val="Normal"/>
    <w:next w:val="Normal"/>
    <w:autoRedefine/>
    <w:uiPriority w:val="39"/>
    <w:unhideWhenUsed/>
    <w:rsid w:val="00665708"/>
    <w:pPr>
      <w:ind w:left="240"/>
    </w:pPr>
    <w:rPr>
      <w:b/>
      <w:sz w:val="22"/>
      <w:szCs w:val="22"/>
    </w:rPr>
  </w:style>
  <w:style w:type="paragraph" w:styleId="BalloonText">
    <w:name w:val="Balloon Text"/>
    <w:basedOn w:val="Normal"/>
    <w:link w:val="BalloonTextChar"/>
    <w:uiPriority w:val="99"/>
    <w:semiHidden/>
    <w:unhideWhenUsed/>
    <w:rsid w:val="0066570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5708"/>
    <w:rPr>
      <w:rFonts w:ascii="Lucida Grande" w:hAnsi="Lucida Grande" w:cs="Lucida Grande"/>
      <w:sz w:val="18"/>
      <w:szCs w:val="18"/>
    </w:rPr>
  </w:style>
  <w:style w:type="paragraph" w:styleId="TOC3">
    <w:name w:val="toc 3"/>
    <w:basedOn w:val="Normal"/>
    <w:next w:val="Normal"/>
    <w:autoRedefine/>
    <w:uiPriority w:val="39"/>
    <w:semiHidden/>
    <w:unhideWhenUsed/>
    <w:rsid w:val="00665708"/>
    <w:pPr>
      <w:ind w:left="480"/>
    </w:pPr>
    <w:rPr>
      <w:sz w:val="22"/>
      <w:szCs w:val="22"/>
    </w:rPr>
  </w:style>
  <w:style w:type="paragraph" w:styleId="TOC4">
    <w:name w:val="toc 4"/>
    <w:basedOn w:val="Normal"/>
    <w:next w:val="Normal"/>
    <w:autoRedefine/>
    <w:uiPriority w:val="39"/>
    <w:semiHidden/>
    <w:unhideWhenUsed/>
    <w:rsid w:val="00665708"/>
    <w:pPr>
      <w:ind w:left="720"/>
    </w:pPr>
    <w:rPr>
      <w:sz w:val="20"/>
      <w:szCs w:val="20"/>
    </w:rPr>
  </w:style>
  <w:style w:type="paragraph" w:styleId="TOC5">
    <w:name w:val="toc 5"/>
    <w:basedOn w:val="Normal"/>
    <w:next w:val="Normal"/>
    <w:autoRedefine/>
    <w:uiPriority w:val="39"/>
    <w:semiHidden/>
    <w:unhideWhenUsed/>
    <w:rsid w:val="00665708"/>
    <w:pPr>
      <w:ind w:left="960"/>
    </w:pPr>
    <w:rPr>
      <w:sz w:val="20"/>
      <w:szCs w:val="20"/>
    </w:rPr>
  </w:style>
  <w:style w:type="paragraph" w:styleId="TOC6">
    <w:name w:val="toc 6"/>
    <w:basedOn w:val="Normal"/>
    <w:next w:val="Normal"/>
    <w:autoRedefine/>
    <w:uiPriority w:val="39"/>
    <w:semiHidden/>
    <w:unhideWhenUsed/>
    <w:rsid w:val="00665708"/>
    <w:pPr>
      <w:ind w:left="1200"/>
    </w:pPr>
    <w:rPr>
      <w:sz w:val="20"/>
      <w:szCs w:val="20"/>
    </w:rPr>
  </w:style>
  <w:style w:type="paragraph" w:styleId="TOC7">
    <w:name w:val="toc 7"/>
    <w:basedOn w:val="Normal"/>
    <w:next w:val="Normal"/>
    <w:autoRedefine/>
    <w:uiPriority w:val="39"/>
    <w:semiHidden/>
    <w:unhideWhenUsed/>
    <w:rsid w:val="00665708"/>
    <w:pPr>
      <w:ind w:left="1440"/>
    </w:pPr>
    <w:rPr>
      <w:sz w:val="20"/>
      <w:szCs w:val="20"/>
    </w:rPr>
  </w:style>
  <w:style w:type="paragraph" w:styleId="TOC8">
    <w:name w:val="toc 8"/>
    <w:basedOn w:val="Normal"/>
    <w:next w:val="Normal"/>
    <w:autoRedefine/>
    <w:uiPriority w:val="39"/>
    <w:semiHidden/>
    <w:unhideWhenUsed/>
    <w:rsid w:val="00665708"/>
    <w:pPr>
      <w:ind w:left="1680"/>
    </w:pPr>
    <w:rPr>
      <w:sz w:val="20"/>
      <w:szCs w:val="20"/>
    </w:rPr>
  </w:style>
  <w:style w:type="paragraph" w:styleId="TOC9">
    <w:name w:val="toc 9"/>
    <w:basedOn w:val="Normal"/>
    <w:next w:val="Normal"/>
    <w:autoRedefine/>
    <w:uiPriority w:val="39"/>
    <w:semiHidden/>
    <w:unhideWhenUsed/>
    <w:rsid w:val="00665708"/>
    <w:pPr>
      <w:ind w:left="1920"/>
    </w:pPr>
    <w:rPr>
      <w:sz w:val="20"/>
      <w:szCs w:val="20"/>
    </w:rPr>
  </w:style>
  <w:style w:type="paragraph" w:customStyle="1" w:styleId="USBFigureheading">
    <w:name w:val="USB Figure heading"/>
    <w:basedOn w:val="Heading3"/>
    <w:link w:val="USBFigureheadingChar"/>
    <w:rsid w:val="001D6955"/>
    <w:pPr>
      <w:keepNext w:val="0"/>
      <w:keepLines w:val="0"/>
      <w:numPr>
        <w:ilvl w:val="0"/>
        <w:numId w:val="0"/>
      </w:numPr>
      <w:tabs>
        <w:tab w:val="left" w:pos="851"/>
      </w:tabs>
      <w:spacing w:before="0" w:after="120" w:line="480" w:lineRule="auto"/>
      <w:ind w:left="851" w:hanging="851"/>
      <w:jc w:val="center"/>
    </w:pPr>
    <w:rPr>
      <w:rFonts w:ascii="Arial" w:eastAsia="Times New Roman" w:hAnsi="Arial" w:cs="Times New Roman"/>
      <w:sz w:val="22"/>
      <w:szCs w:val="22"/>
      <w:lang w:val="en-GB" w:eastAsia="x-none"/>
    </w:rPr>
  </w:style>
  <w:style w:type="character" w:customStyle="1" w:styleId="USBFigureheadingChar">
    <w:name w:val="USB Figure heading Char"/>
    <w:basedOn w:val="Heading3Char"/>
    <w:link w:val="USBFigureheading"/>
    <w:rsid w:val="001D6955"/>
    <w:rPr>
      <w:rFonts w:ascii="Arial" w:eastAsia="Times New Roman" w:hAnsi="Arial" w:cs="Times New Roman"/>
      <w:b/>
      <w:bCs/>
      <w:color w:val="4F81BD" w:themeColor="accent1"/>
      <w:sz w:val="22"/>
      <w:szCs w:val="22"/>
      <w:lang w:val="en-GB" w:eastAsia="x-none"/>
    </w:rPr>
  </w:style>
  <w:style w:type="paragraph" w:styleId="Title">
    <w:name w:val="Title"/>
    <w:basedOn w:val="Normal"/>
    <w:next w:val="Normal"/>
    <w:link w:val="TitleChar"/>
    <w:uiPriority w:val="10"/>
    <w:qFormat/>
    <w:rsid w:val="001D695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D6955"/>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1D69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D6C5B"/>
    <w:rPr>
      <w:sz w:val="16"/>
      <w:szCs w:val="16"/>
    </w:rPr>
  </w:style>
  <w:style w:type="paragraph" w:styleId="CommentText">
    <w:name w:val="annotation text"/>
    <w:basedOn w:val="Normal"/>
    <w:link w:val="CommentTextChar"/>
    <w:uiPriority w:val="99"/>
    <w:semiHidden/>
    <w:unhideWhenUsed/>
    <w:rsid w:val="001D6C5B"/>
    <w:rPr>
      <w:sz w:val="20"/>
      <w:szCs w:val="20"/>
    </w:rPr>
  </w:style>
  <w:style w:type="character" w:customStyle="1" w:styleId="CommentTextChar">
    <w:name w:val="Comment Text Char"/>
    <w:basedOn w:val="DefaultParagraphFont"/>
    <w:link w:val="CommentText"/>
    <w:uiPriority w:val="99"/>
    <w:semiHidden/>
    <w:rsid w:val="001D6C5B"/>
    <w:rPr>
      <w:sz w:val="20"/>
      <w:szCs w:val="20"/>
    </w:rPr>
  </w:style>
  <w:style w:type="paragraph" w:styleId="CommentSubject">
    <w:name w:val="annotation subject"/>
    <w:basedOn w:val="CommentText"/>
    <w:next w:val="CommentText"/>
    <w:link w:val="CommentSubjectChar"/>
    <w:uiPriority w:val="99"/>
    <w:semiHidden/>
    <w:unhideWhenUsed/>
    <w:rsid w:val="001D6C5B"/>
    <w:rPr>
      <w:b/>
      <w:bCs/>
    </w:rPr>
  </w:style>
  <w:style w:type="character" w:customStyle="1" w:styleId="CommentSubjectChar">
    <w:name w:val="Comment Subject Char"/>
    <w:basedOn w:val="CommentTextChar"/>
    <w:link w:val="CommentSubject"/>
    <w:uiPriority w:val="99"/>
    <w:semiHidden/>
    <w:rsid w:val="001D6C5B"/>
    <w:rPr>
      <w:b/>
      <w:bCs/>
      <w:sz w:val="20"/>
      <w:szCs w:val="20"/>
    </w:rPr>
  </w:style>
  <w:style w:type="paragraph" w:styleId="Revision">
    <w:name w:val="Revision"/>
    <w:hidden/>
    <w:uiPriority w:val="99"/>
    <w:semiHidden/>
    <w:rsid w:val="00E84B24"/>
  </w:style>
  <w:style w:type="paragraph" w:styleId="Header">
    <w:name w:val="header"/>
    <w:basedOn w:val="Normal"/>
    <w:link w:val="HeaderChar"/>
    <w:uiPriority w:val="99"/>
    <w:unhideWhenUsed/>
    <w:rsid w:val="00D21285"/>
    <w:pPr>
      <w:tabs>
        <w:tab w:val="center" w:pos="4680"/>
        <w:tab w:val="right" w:pos="9360"/>
      </w:tabs>
    </w:pPr>
  </w:style>
  <w:style w:type="character" w:customStyle="1" w:styleId="HeaderChar">
    <w:name w:val="Header Char"/>
    <w:basedOn w:val="DefaultParagraphFont"/>
    <w:link w:val="Header"/>
    <w:uiPriority w:val="99"/>
    <w:rsid w:val="00D21285"/>
  </w:style>
  <w:style w:type="paragraph" w:styleId="Footer">
    <w:name w:val="footer"/>
    <w:basedOn w:val="Normal"/>
    <w:link w:val="FooterChar"/>
    <w:uiPriority w:val="99"/>
    <w:unhideWhenUsed/>
    <w:rsid w:val="00D21285"/>
    <w:pPr>
      <w:tabs>
        <w:tab w:val="center" w:pos="4680"/>
        <w:tab w:val="right" w:pos="9360"/>
      </w:tabs>
    </w:pPr>
  </w:style>
  <w:style w:type="character" w:customStyle="1" w:styleId="FooterChar">
    <w:name w:val="Footer Char"/>
    <w:basedOn w:val="DefaultParagraphFont"/>
    <w:link w:val="Footer"/>
    <w:uiPriority w:val="99"/>
    <w:rsid w:val="00D212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159">
      <w:bodyDiv w:val="1"/>
      <w:marLeft w:val="0"/>
      <w:marRight w:val="0"/>
      <w:marTop w:val="0"/>
      <w:marBottom w:val="0"/>
      <w:divBdr>
        <w:top w:val="none" w:sz="0" w:space="0" w:color="auto"/>
        <w:left w:val="none" w:sz="0" w:space="0" w:color="auto"/>
        <w:bottom w:val="none" w:sz="0" w:space="0" w:color="auto"/>
        <w:right w:val="none" w:sz="0" w:space="0" w:color="auto"/>
      </w:divBdr>
      <w:divsChild>
        <w:div w:id="303001377">
          <w:marLeft w:val="432"/>
          <w:marRight w:val="0"/>
          <w:marTop w:val="115"/>
          <w:marBottom w:val="0"/>
          <w:divBdr>
            <w:top w:val="none" w:sz="0" w:space="0" w:color="auto"/>
            <w:left w:val="none" w:sz="0" w:space="0" w:color="auto"/>
            <w:bottom w:val="none" w:sz="0" w:space="0" w:color="auto"/>
            <w:right w:val="none" w:sz="0" w:space="0" w:color="auto"/>
          </w:divBdr>
        </w:div>
      </w:divsChild>
    </w:div>
    <w:div w:id="73088597">
      <w:bodyDiv w:val="1"/>
      <w:marLeft w:val="0"/>
      <w:marRight w:val="0"/>
      <w:marTop w:val="0"/>
      <w:marBottom w:val="0"/>
      <w:divBdr>
        <w:top w:val="none" w:sz="0" w:space="0" w:color="auto"/>
        <w:left w:val="none" w:sz="0" w:space="0" w:color="auto"/>
        <w:bottom w:val="none" w:sz="0" w:space="0" w:color="auto"/>
        <w:right w:val="none" w:sz="0" w:space="0" w:color="auto"/>
      </w:divBdr>
      <w:divsChild>
        <w:div w:id="1730348803">
          <w:marLeft w:val="432"/>
          <w:marRight w:val="0"/>
          <w:marTop w:val="125"/>
          <w:marBottom w:val="0"/>
          <w:divBdr>
            <w:top w:val="none" w:sz="0" w:space="0" w:color="auto"/>
            <w:left w:val="none" w:sz="0" w:space="0" w:color="auto"/>
            <w:bottom w:val="none" w:sz="0" w:space="0" w:color="auto"/>
            <w:right w:val="none" w:sz="0" w:space="0" w:color="auto"/>
          </w:divBdr>
        </w:div>
        <w:div w:id="591472471">
          <w:marLeft w:val="432"/>
          <w:marRight w:val="0"/>
          <w:marTop w:val="125"/>
          <w:marBottom w:val="0"/>
          <w:divBdr>
            <w:top w:val="none" w:sz="0" w:space="0" w:color="auto"/>
            <w:left w:val="none" w:sz="0" w:space="0" w:color="auto"/>
            <w:bottom w:val="none" w:sz="0" w:space="0" w:color="auto"/>
            <w:right w:val="none" w:sz="0" w:space="0" w:color="auto"/>
          </w:divBdr>
        </w:div>
        <w:div w:id="1641962774">
          <w:marLeft w:val="432"/>
          <w:marRight w:val="0"/>
          <w:marTop w:val="125"/>
          <w:marBottom w:val="0"/>
          <w:divBdr>
            <w:top w:val="none" w:sz="0" w:space="0" w:color="auto"/>
            <w:left w:val="none" w:sz="0" w:space="0" w:color="auto"/>
            <w:bottom w:val="none" w:sz="0" w:space="0" w:color="auto"/>
            <w:right w:val="none" w:sz="0" w:space="0" w:color="auto"/>
          </w:divBdr>
        </w:div>
        <w:div w:id="1218122563">
          <w:marLeft w:val="432"/>
          <w:marRight w:val="0"/>
          <w:marTop w:val="125"/>
          <w:marBottom w:val="0"/>
          <w:divBdr>
            <w:top w:val="none" w:sz="0" w:space="0" w:color="auto"/>
            <w:left w:val="none" w:sz="0" w:space="0" w:color="auto"/>
            <w:bottom w:val="none" w:sz="0" w:space="0" w:color="auto"/>
            <w:right w:val="none" w:sz="0" w:space="0" w:color="auto"/>
          </w:divBdr>
        </w:div>
      </w:divsChild>
    </w:div>
    <w:div w:id="330379643">
      <w:bodyDiv w:val="1"/>
      <w:marLeft w:val="0"/>
      <w:marRight w:val="0"/>
      <w:marTop w:val="0"/>
      <w:marBottom w:val="0"/>
      <w:divBdr>
        <w:top w:val="none" w:sz="0" w:space="0" w:color="auto"/>
        <w:left w:val="none" w:sz="0" w:space="0" w:color="auto"/>
        <w:bottom w:val="none" w:sz="0" w:space="0" w:color="auto"/>
        <w:right w:val="none" w:sz="0" w:space="0" w:color="auto"/>
      </w:divBdr>
      <w:divsChild>
        <w:div w:id="1472550457">
          <w:marLeft w:val="432"/>
          <w:marRight w:val="0"/>
          <w:marTop w:val="115"/>
          <w:marBottom w:val="0"/>
          <w:divBdr>
            <w:top w:val="none" w:sz="0" w:space="0" w:color="auto"/>
            <w:left w:val="none" w:sz="0" w:space="0" w:color="auto"/>
            <w:bottom w:val="none" w:sz="0" w:space="0" w:color="auto"/>
            <w:right w:val="none" w:sz="0" w:space="0" w:color="auto"/>
          </w:divBdr>
        </w:div>
        <w:div w:id="1255356764">
          <w:marLeft w:val="432"/>
          <w:marRight w:val="0"/>
          <w:marTop w:val="115"/>
          <w:marBottom w:val="0"/>
          <w:divBdr>
            <w:top w:val="none" w:sz="0" w:space="0" w:color="auto"/>
            <w:left w:val="none" w:sz="0" w:space="0" w:color="auto"/>
            <w:bottom w:val="none" w:sz="0" w:space="0" w:color="auto"/>
            <w:right w:val="none" w:sz="0" w:space="0" w:color="auto"/>
          </w:divBdr>
        </w:div>
        <w:div w:id="551188748">
          <w:marLeft w:val="432"/>
          <w:marRight w:val="0"/>
          <w:marTop w:val="115"/>
          <w:marBottom w:val="0"/>
          <w:divBdr>
            <w:top w:val="none" w:sz="0" w:space="0" w:color="auto"/>
            <w:left w:val="none" w:sz="0" w:space="0" w:color="auto"/>
            <w:bottom w:val="none" w:sz="0" w:space="0" w:color="auto"/>
            <w:right w:val="none" w:sz="0" w:space="0" w:color="auto"/>
          </w:divBdr>
        </w:div>
        <w:div w:id="705914623">
          <w:marLeft w:val="432"/>
          <w:marRight w:val="0"/>
          <w:marTop w:val="115"/>
          <w:marBottom w:val="0"/>
          <w:divBdr>
            <w:top w:val="none" w:sz="0" w:space="0" w:color="auto"/>
            <w:left w:val="none" w:sz="0" w:space="0" w:color="auto"/>
            <w:bottom w:val="none" w:sz="0" w:space="0" w:color="auto"/>
            <w:right w:val="none" w:sz="0" w:space="0" w:color="auto"/>
          </w:divBdr>
        </w:div>
        <w:div w:id="1253319486">
          <w:marLeft w:val="432"/>
          <w:marRight w:val="0"/>
          <w:marTop w:val="115"/>
          <w:marBottom w:val="0"/>
          <w:divBdr>
            <w:top w:val="none" w:sz="0" w:space="0" w:color="auto"/>
            <w:left w:val="none" w:sz="0" w:space="0" w:color="auto"/>
            <w:bottom w:val="none" w:sz="0" w:space="0" w:color="auto"/>
            <w:right w:val="none" w:sz="0" w:space="0" w:color="auto"/>
          </w:divBdr>
        </w:div>
      </w:divsChild>
    </w:div>
    <w:div w:id="353506648">
      <w:bodyDiv w:val="1"/>
      <w:marLeft w:val="0"/>
      <w:marRight w:val="0"/>
      <w:marTop w:val="0"/>
      <w:marBottom w:val="0"/>
      <w:divBdr>
        <w:top w:val="none" w:sz="0" w:space="0" w:color="auto"/>
        <w:left w:val="none" w:sz="0" w:space="0" w:color="auto"/>
        <w:bottom w:val="none" w:sz="0" w:space="0" w:color="auto"/>
        <w:right w:val="none" w:sz="0" w:space="0" w:color="auto"/>
      </w:divBdr>
      <w:divsChild>
        <w:div w:id="884365340">
          <w:marLeft w:val="432"/>
          <w:marRight w:val="0"/>
          <w:marTop w:val="115"/>
          <w:marBottom w:val="0"/>
          <w:divBdr>
            <w:top w:val="none" w:sz="0" w:space="0" w:color="auto"/>
            <w:left w:val="none" w:sz="0" w:space="0" w:color="auto"/>
            <w:bottom w:val="none" w:sz="0" w:space="0" w:color="auto"/>
            <w:right w:val="none" w:sz="0" w:space="0" w:color="auto"/>
          </w:divBdr>
        </w:div>
        <w:div w:id="182482138">
          <w:marLeft w:val="720"/>
          <w:marRight w:val="0"/>
          <w:marTop w:val="115"/>
          <w:marBottom w:val="0"/>
          <w:divBdr>
            <w:top w:val="none" w:sz="0" w:space="0" w:color="auto"/>
            <w:left w:val="none" w:sz="0" w:space="0" w:color="auto"/>
            <w:bottom w:val="none" w:sz="0" w:space="0" w:color="auto"/>
            <w:right w:val="none" w:sz="0" w:space="0" w:color="auto"/>
          </w:divBdr>
        </w:div>
        <w:div w:id="1051615649">
          <w:marLeft w:val="720"/>
          <w:marRight w:val="0"/>
          <w:marTop w:val="115"/>
          <w:marBottom w:val="0"/>
          <w:divBdr>
            <w:top w:val="none" w:sz="0" w:space="0" w:color="auto"/>
            <w:left w:val="none" w:sz="0" w:space="0" w:color="auto"/>
            <w:bottom w:val="none" w:sz="0" w:space="0" w:color="auto"/>
            <w:right w:val="none" w:sz="0" w:space="0" w:color="auto"/>
          </w:divBdr>
        </w:div>
        <w:div w:id="1032221434">
          <w:marLeft w:val="720"/>
          <w:marRight w:val="0"/>
          <w:marTop w:val="115"/>
          <w:marBottom w:val="0"/>
          <w:divBdr>
            <w:top w:val="none" w:sz="0" w:space="0" w:color="auto"/>
            <w:left w:val="none" w:sz="0" w:space="0" w:color="auto"/>
            <w:bottom w:val="none" w:sz="0" w:space="0" w:color="auto"/>
            <w:right w:val="none" w:sz="0" w:space="0" w:color="auto"/>
          </w:divBdr>
        </w:div>
        <w:div w:id="1499416688">
          <w:marLeft w:val="720"/>
          <w:marRight w:val="0"/>
          <w:marTop w:val="115"/>
          <w:marBottom w:val="0"/>
          <w:divBdr>
            <w:top w:val="none" w:sz="0" w:space="0" w:color="auto"/>
            <w:left w:val="none" w:sz="0" w:space="0" w:color="auto"/>
            <w:bottom w:val="none" w:sz="0" w:space="0" w:color="auto"/>
            <w:right w:val="none" w:sz="0" w:space="0" w:color="auto"/>
          </w:divBdr>
        </w:div>
        <w:div w:id="795754481">
          <w:marLeft w:val="720"/>
          <w:marRight w:val="0"/>
          <w:marTop w:val="115"/>
          <w:marBottom w:val="0"/>
          <w:divBdr>
            <w:top w:val="none" w:sz="0" w:space="0" w:color="auto"/>
            <w:left w:val="none" w:sz="0" w:space="0" w:color="auto"/>
            <w:bottom w:val="none" w:sz="0" w:space="0" w:color="auto"/>
            <w:right w:val="none" w:sz="0" w:space="0" w:color="auto"/>
          </w:divBdr>
        </w:div>
        <w:div w:id="876049136">
          <w:marLeft w:val="720"/>
          <w:marRight w:val="0"/>
          <w:marTop w:val="115"/>
          <w:marBottom w:val="0"/>
          <w:divBdr>
            <w:top w:val="none" w:sz="0" w:space="0" w:color="auto"/>
            <w:left w:val="none" w:sz="0" w:space="0" w:color="auto"/>
            <w:bottom w:val="none" w:sz="0" w:space="0" w:color="auto"/>
            <w:right w:val="none" w:sz="0" w:space="0" w:color="auto"/>
          </w:divBdr>
        </w:div>
      </w:divsChild>
    </w:div>
    <w:div w:id="543375541">
      <w:bodyDiv w:val="1"/>
      <w:marLeft w:val="0"/>
      <w:marRight w:val="0"/>
      <w:marTop w:val="0"/>
      <w:marBottom w:val="0"/>
      <w:divBdr>
        <w:top w:val="none" w:sz="0" w:space="0" w:color="auto"/>
        <w:left w:val="none" w:sz="0" w:space="0" w:color="auto"/>
        <w:bottom w:val="none" w:sz="0" w:space="0" w:color="auto"/>
        <w:right w:val="none" w:sz="0" w:space="0" w:color="auto"/>
      </w:divBdr>
      <w:divsChild>
        <w:div w:id="125510198">
          <w:marLeft w:val="432"/>
          <w:marRight w:val="0"/>
          <w:marTop w:val="134"/>
          <w:marBottom w:val="202"/>
          <w:divBdr>
            <w:top w:val="none" w:sz="0" w:space="0" w:color="auto"/>
            <w:left w:val="none" w:sz="0" w:space="0" w:color="auto"/>
            <w:bottom w:val="none" w:sz="0" w:space="0" w:color="auto"/>
            <w:right w:val="none" w:sz="0" w:space="0" w:color="auto"/>
          </w:divBdr>
        </w:div>
        <w:div w:id="1237087913">
          <w:marLeft w:val="432"/>
          <w:marRight w:val="0"/>
          <w:marTop w:val="134"/>
          <w:marBottom w:val="202"/>
          <w:divBdr>
            <w:top w:val="none" w:sz="0" w:space="0" w:color="auto"/>
            <w:left w:val="none" w:sz="0" w:space="0" w:color="auto"/>
            <w:bottom w:val="none" w:sz="0" w:space="0" w:color="auto"/>
            <w:right w:val="none" w:sz="0" w:space="0" w:color="auto"/>
          </w:divBdr>
        </w:div>
        <w:div w:id="390469017">
          <w:marLeft w:val="432"/>
          <w:marRight w:val="0"/>
          <w:marTop w:val="134"/>
          <w:marBottom w:val="202"/>
          <w:divBdr>
            <w:top w:val="none" w:sz="0" w:space="0" w:color="auto"/>
            <w:left w:val="none" w:sz="0" w:space="0" w:color="auto"/>
            <w:bottom w:val="none" w:sz="0" w:space="0" w:color="auto"/>
            <w:right w:val="none" w:sz="0" w:space="0" w:color="auto"/>
          </w:divBdr>
        </w:div>
        <w:div w:id="219096177">
          <w:marLeft w:val="432"/>
          <w:marRight w:val="0"/>
          <w:marTop w:val="134"/>
          <w:marBottom w:val="202"/>
          <w:divBdr>
            <w:top w:val="none" w:sz="0" w:space="0" w:color="auto"/>
            <w:left w:val="none" w:sz="0" w:space="0" w:color="auto"/>
            <w:bottom w:val="none" w:sz="0" w:space="0" w:color="auto"/>
            <w:right w:val="none" w:sz="0" w:space="0" w:color="auto"/>
          </w:divBdr>
        </w:div>
      </w:divsChild>
    </w:div>
    <w:div w:id="709233643">
      <w:bodyDiv w:val="1"/>
      <w:marLeft w:val="0"/>
      <w:marRight w:val="0"/>
      <w:marTop w:val="0"/>
      <w:marBottom w:val="0"/>
      <w:divBdr>
        <w:top w:val="none" w:sz="0" w:space="0" w:color="auto"/>
        <w:left w:val="none" w:sz="0" w:space="0" w:color="auto"/>
        <w:bottom w:val="none" w:sz="0" w:space="0" w:color="auto"/>
        <w:right w:val="none" w:sz="0" w:space="0" w:color="auto"/>
      </w:divBdr>
      <w:divsChild>
        <w:div w:id="650597173">
          <w:marLeft w:val="432"/>
          <w:marRight w:val="0"/>
          <w:marTop w:val="134"/>
          <w:marBottom w:val="0"/>
          <w:divBdr>
            <w:top w:val="none" w:sz="0" w:space="0" w:color="auto"/>
            <w:left w:val="none" w:sz="0" w:space="0" w:color="auto"/>
            <w:bottom w:val="none" w:sz="0" w:space="0" w:color="auto"/>
            <w:right w:val="none" w:sz="0" w:space="0" w:color="auto"/>
          </w:divBdr>
        </w:div>
      </w:divsChild>
    </w:div>
    <w:div w:id="1239289764">
      <w:bodyDiv w:val="1"/>
      <w:marLeft w:val="0"/>
      <w:marRight w:val="0"/>
      <w:marTop w:val="0"/>
      <w:marBottom w:val="0"/>
      <w:divBdr>
        <w:top w:val="none" w:sz="0" w:space="0" w:color="auto"/>
        <w:left w:val="none" w:sz="0" w:space="0" w:color="auto"/>
        <w:bottom w:val="none" w:sz="0" w:space="0" w:color="auto"/>
        <w:right w:val="none" w:sz="0" w:space="0" w:color="auto"/>
      </w:divBdr>
    </w:div>
    <w:div w:id="1684163437">
      <w:bodyDiv w:val="1"/>
      <w:marLeft w:val="0"/>
      <w:marRight w:val="0"/>
      <w:marTop w:val="0"/>
      <w:marBottom w:val="0"/>
      <w:divBdr>
        <w:top w:val="none" w:sz="0" w:space="0" w:color="auto"/>
        <w:left w:val="none" w:sz="0" w:space="0" w:color="auto"/>
        <w:bottom w:val="none" w:sz="0" w:space="0" w:color="auto"/>
        <w:right w:val="none" w:sz="0" w:space="0" w:color="auto"/>
      </w:divBdr>
    </w:div>
    <w:div w:id="1810197889">
      <w:bodyDiv w:val="1"/>
      <w:marLeft w:val="0"/>
      <w:marRight w:val="0"/>
      <w:marTop w:val="0"/>
      <w:marBottom w:val="0"/>
      <w:divBdr>
        <w:top w:val="none" w:sz="0" w:space="0" w:color="auto"/>
        <w:left w:val="none" w:sz="0" w:space="0" w:color="auto"/>
        <w:bottom w:val="none" w:sz="0" w:space="0" w:color="auto"/>
        <w:right w:val="none" w:sz="0" w:space="0" w:color="auto"/>
      </w:divBdr>
    </w:div>
    <w:div w:id="1828008398">
      <w:bodyDiv w:val="1"/>
      <w:marLeft w:val="0"/>
      <w:marRight w:val="0"/>
      <w:marTop w:val="0"/>
      <w:marBottom w:val="0"/>
      <w:divBdr>
        <w:top w:val="none" w:sz="0" w:space="0" w:color="auto"/>
        <w:left w:val="none" w:sz="0" w:space="0" w:color="auto"/>
        <w:bottom w:val="none" w:sz="0" w:space="0" w:color="auto"/>
        <w:right w:val="none" w:sz="0" w:space="0" w:color="auto"/>
      </w:divBdr>
      <w:divsChild>
        <w:div w:id="496383600">
          <w:marLeft w:val="432"/>
          <w:marRight w:val="0"/>
          <w:marTop w:val="115"/>
          <w:marBottom w:val="0"/>
          <w:divBdr>
            <w:top w:val="none" w:sz="0" w:space="0" w:color="auto"/>
            <w:left w:val="none" w:sz="0" w:space="0" w:color="auto"/>
            <w:bottom w:val="none" w:sz="0" w:space="0" w:color="auto"/>
            <w:right w:val="none" w:sz="0" w:space="0" w:color="auto"/>
          </w:divBdr>
        </w:div>
        <w:div w:id="1863517016">
          <w:marLeft w:val="432"/>
          <w:marRight w:val="0"/>
          <w:marTop w:val="115"/>
          <w:marBottom w:val="0"/>
          <w:divBdr>
            <w:top w:val="none" w:sz="0" w:space="0" w:color="auto"/>
            <w:left w:val="none" w:sz="0" w:space="0" w:color="auto"/>
            <w:bottom w:val="none" w:sz="0" w:space="0" w:color="auto"/>
            <w:right w:val="none" w:sz="0" w:space="0" w:color="auto"/>
          </w:divBdr>
        </w:div>
        <w:div w:id="1072386369">
          <w:marLeft w:val="432"/>
          <w:marRight w:val="0"/>
          <w:marTop w:val="115"/>
          <w:marBottom w:val="0"/>
          <w:divBdr>
            <w:top w:val="none" w:sz="0" w:space="0" w:color="auto"/>
            <w:left w:val="none" w:sz="0" w:space="0" w:color="auto"/>
            <w:bottom w:val="none" w:sz="0" w:space="0" w:color="auto"/>
            <w:right w:val="none" w:sz="0" w:space="0" w:color="auto"/>
          </w:divBdr>
        </w:div>
        <w:div w:id="144932568">
          <w:marLeft w:val="432"/>
          <w:marRight w:val="0"/>
          <w:marTop w:val="115"/>
          <w:marBottom w:val="0"/>
          <w:divBdr>
            <w:top w:val="none" w:sz="0" w:space="0" w:color="auto"/>
            <w:left w:val="none" w:sz="0" w:space="0" w:color="auto"/>
            <w:bottom w:val="none" w:sz="0" w:space="0" w:color="auto"/>
            <w:right w:val="none" w:sz="0" w:space="0" w:color="auto"/>
          </w:divBdr>
        </w:div>
        <w:div w:id="1428621692">
          <w:marLeft w:val="432"/>
          <w:marRight w:val="0"/>
          <w:marTop w:val="115"/>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3F8069-8B18-43C3-B185-DA1BCB603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3095</Words>
  <Characters>17643</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ksu</Company>
  <LinksUpToDate>false</LinksUpToDate>
  <CharactersWithSpaces>20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dc:creator>
  <cp:lastModifiedBy>Darine .S</cp:lastModifiedBy>
  <cp:revision>2</cp:revision>
  <cp:lastPrinted>2015-01-21T08:53:00Z</cp:lastPrinted>
  <dcterms:created xsi:type="dcterms:W3CDTF">2025-02-05T18:04:00Z</dcterms:created>
  <dcterms:modified xsi:type="dcterms:W3CDTF">2025-02-05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4.1"&gt;&lt;session id="8uZF44L7"/&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false"/&gt;&lt;pref name="noteType" value="0"/&gt;&lt;/prefs&gt;&lt;/data&gt;</vt:lpwstr>
  </property>
</Properties>
</file>